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59B2C0" w14:textId="5813D71C" w:rsidR="002E68C1" w:rsidRDefault="00A32FE2" w:rsidP="00EC2B49">
      <w:pPr>
        <w:jc w:val="center"/>
        <w:rPr>
          <w:rFonts w:ascii="Times New Roman" w:hAnsi="Times New Roman" w:cs="Times New Roman"/>
          <w:sz w:val="28"/>
          <w:szCs w:val="28"/>
          <w:lang w:val="es-MX"/>
        </w:rPr>
      </w:pPr>
      <w:r w:rsidRPr="00A32FE2">
        <w:rPr>
          <w:rFonts w:ascii="Times New Roman" w:hAnsi="Times New Roman" w:cs="Times New Roman"/>
          <w:sz w:val="28"/>
          <w:szCs w:val="28"/>
          <w:lang w:val="es-MX"/>
        </w:rPr>
        <w:t xml:space="preserve">Análisis del tamaño de partículas de plata estabilizadas en </w:t>
      </w:r>
      <w:r w:rsidR="00AA7AAC">
        <w:rPr>
          <w:rFonts w:ascii="Times New Roman" w:hAnsi="Times New Roman" w:cs="Times New Roman"/>
          <w:sz w:val="28"/>
          <w:szCs w:val="28"/>
          <w:lang w:val="es-MX"/>
        </w:rPr>
        <w:t>carboximetil celulosa</w:t>
      </w:r>
    </w:p>
    <w:p w14:paraId="632B502E" w14:textId="308E9628" w:rsidR="00EC2B49" w:rsidRPr="00B276E0" w:rsidRDefault="00F04223" w:rsidP="00EC2B49">
      <w:pPr>
        <w:jc w:val="center"/>
        <w:rPr>
          <w:rFonts w:ascii="Times New Roman" w:hAnsi="Times New Roman" w:cs="Times New Roman"/>
          <w:sz w:val="24"/>
          <w:szCs w:val="24"/>
          <w:lang w:val="es-MX"/>
        </w:rPr>
      </w:pPr>
      <w:r>
        <w:rPr>
          <w:rFonts w:ascii="Times New Roman" w:hAnsi="Times New Roman" w:cs="Times New Roman"/>
          <w:sz w:val="24"/>
          <w:szCs w:val="24"/>
          <w:lang w:val="es-MX"/>
        </w:rPr>
        <w:t>María de los Angeles Martínez</w:t>
      </w:r>
      <w:r w:rsidR="00F3297A">
        <w:rPr>
          <w:rFonts w:ascii="Times New Roman" w:hAnsi="Times New Roman" w:cs="Times New Roman"/>
          <w:sz w:val="24"/>
          <w:szCs w:val="24"/>
          <w:lang w:val="es-MX"/>
        </w:rPr>
        <w:t xml:space="preserve"> Rodríguez</w:t>
      </w:r>
      <w:r w:rsidRPr="459DA500">
        <w:rPr>
          <w:rFonts w:ascii="Times New Roman" w:hAnsi="Times New Roman" w:cs="Times New Roman"/>
          <w:color w:val="1F3864"/>
          <w:sz w:val="24"/>
          <w:szCs w:val="24"/>
          <w:vertAlign w:val="superscript"/>
          <w:lang w:val="es-MX"/>
        </w:rPr>
        <w:t>a,b</w:t>
      </w:r>
      <w:r>
        <w:rPr>
          <w:rFonts w:ascii="Times New Roman" w:hAnsi="Times New Roman" w:cs="Times New Roman"/>
          <w:sz w:val="24"/>
          <w:szCs w:val="24"/>
          <w:lang w:val="es-MX"/>
        </w:rPr>
        <w:t xml:space="preserve">; </w:t>
      </w:r>
    </w:p>
    <w:p w14:paraId="0FAFEC26" w14:textId="69F40D4F" w:rsidR="00EC2B49" w:rsidRDefault="00EC2B49" w:rsidP="00F04223">
      <w:pPr>
        <w:pBdr>
          <w:bottom w:val="single" w:sz="12" w:space="1" w:color="auto"/>
        </w:pBdr>
        <w:spacing w:after="0"/>
        <w:jc w:val="center"/>
        <w:rPr>
          <w:rFonts w:ascii="Times New Roman" w:hAnsi="Times New Roman" w:cs="Times New Roman"/>
          <w:i/>
          <w:sz w:val="16"/>
          <w:szCs w:val="16"/>
          <w:lang w:val="es-MX"/>
        </w:rPr>
      </w:pPr>
      <w:r w:rsidRPr="459DA500">
        <w:rPr>
          <w:rFonts w:ascii="Times New Roman" w:hAnsi="Times New Roman" w:cs="Times New Roman"/>
          <w:sz w:val="16"/>
          <w:szCs w:val="16"/>
          <w:vertAlign w:val="superscript"/>
          <w:lang w:val="es-MX"/>
        </w:rPr>
        <w:t>a</w:t>
      </w:r>
      <w:r w:rsidRPr="459DA500">
        <w:rPr>
          <w:rFonts w:ascii="Times New Roman" w:hAnsi="Times New Roman" w:cs="Times New Roman"/>
          <w:i/>
          <w:sz w:val="16"/>
          <w:szCs w:val="16"/>
          <w:lang w:val="es-MX"/>
        </w:rPr>
        <w:t xml:space="preserve">Centro de Innovación, Investigación y Desarrollo en Ingeniería y Tecnología, FIME, UANL, </w:t>
      </w:r>
      <w:r w:rsidR="00F04223" w:rsidRPr="459DA500">
        <w:rPr>
          <w:rFonts w:ascii="Times New Roman" w:hAnsi="Times New Roman" w:cs="Times New Roman"/>
          <w:i/>
          <w:sz w:val="16"/>
          <w:szCs w:val="16"/>
          <w:lang w:val="es-MX"/>
        </w:rPr>
        <w:t>Apodaca</w:t>
      </w:r>
      <w:r w:rsidRPr="459DA500">
        <w:rPr>
          <w:rFonts w:ascii="Times New Roman" w:hAnsi="Times New Roman" w:cs="Times New Roman"/>
          <w:i/>
          <w:sz w:val="16"/>
          <w:szCs w:val="16"/>
          <w:lang w:val="es-MX"/>
        </w:rPr>
        <w:t xml:space="preserve"> Nuevo León, México</w:t>
      </w:r>
    </w:p>
    <w:p w14:paraId="53BA713F" w14:textId="5A5FF43B" w:rsidR="00F04223" w:rsidRDefault="00F04223" w:rsidP="00F04223">
      <w:pPr>
        <w:pBdr>
          <w:bottom w:val="single" w:sz="12" w:space="1" w:color="auto"/>
        </w:pBdr>
        <w:jc w:val="center"/>
        <w:rPr>
          <w:rFonts w:ascii="Times New Roman" w:hAnsi="Times New Roman" w:cs="Times New Roman"/>
          <w:i/>
          <w:sz w:val="16"/>
          <w:szCs w:val="16"/>
          <w:lang w:val="es-MX"/>
        </w:rPr>
      </w:pPr>
      <w:r w:rsidRPr="459DA500">
        <w:rPr>
          <w:rFonts w:ascii="Times New Roman" w:hAnsi="Times New Roman" w:cs="Times New Roman"/>
          <w:sz w:val="16"/>
          <w:szCs w:val="16"/>
          <w:vertAlign w:val="superscript"/>
          <w:lang w:val="es-MX"/>
        </w:rPr>
        <w:t>b</w:t>
      </w:r>
      <w:r w:rsidRPr="459DA500">
        <w:rPr>
          <w:rFonts w:ascii="Times New Roman" w:hAnsi="Times New Roman" w:cs="Times New Roman"/>
          <w:i/>
          <w:sz w:val="16"/>
          <w:szCs w:val="16"/>
          <w:lang w:val="es-MX"/>
        </w:rPr>
        <w:t>Facultad de Ingeniería Mecánica y Eléctrica, UANL, San Nicolás de los Garza Nuevo León, México</w:t>
      </w:r>
    </w:p>
    <w:p w14:paraId="28C7A42B" w14:textId="77777777" w:rsidR="00F04223" w:rsidRDefault="00F04223" w:rsidP="00EC2B49">
      <w:pPr>
        <w:pBdr>
          <w:bottom w:val="single" w:sz="12" w:space="1" w:color="auto"/>
        </w:pBdr>
        <w:jc w:val="center"/>
        <w:rPr>
          <w:rFonts w:ascii="Times New Roman" w:hAnsi="Times New Roman" w:cs="Times New Roman"/>
          <w:i/>
          <w:sz w:val="16"/>
          <w:szCs w:val="24"/>
          <w:lang w:val="es-MX"/>
        </w:rPr>
      </w:pPr>
    </w:p>
    <w:p w14:paraId="75343564" w14:textId="4DD3AAF2" w:rsidR="00EC2B49" w:rsidRPr="00EC2B49" w:rsidRDefault="00181113" w:rsidP="00EC2B49">
      <w:pPr>
        <w:pStyle w:val="Ttulo1"/>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sumen</w:t>
      </w:r>
    </w:p>
    <w:p w14:paraId="5E70963E" w14:textId="0418824C" w:rsidR="724C76BC" w:rsidRDefault="724C76BC" w:rsidP="724C76BC"/>
    <w:p w14:paraId="6EF12C72" w14:textId="1BF1CA34" w:rsidR="00EC2B49" w:rsidRDefault="00EC2B49" w:rsidP="00EC2B49">
      <w:pPr>
        <w:pBdr>
          <w:bottom w:val="single" w:sz="12" w:space="1" w:color="auto"/>
        </w:pBdr>
        <w:jc w:val="both"/>
        <w:rPr>
          <w:rFonts w:ascii="Times New Roman" w:hAnsi="Times New Roman" w:cs="Times New Roman"/>
          <w:sz w:val="24"/>
          <w:szCs w:val="24"/>
        </w:rPr>
      </w:pPr>
    </w:p>
    <w:p w14:paraId="3542F9A4" w14:textId="061B919D" w:rsidR="00EC2B49" w:rsidRPr="0003655D" w:rsidRDefault="00EC2B49" w:rsidP="0003655D">
      <w:pPr>
        <w:jc w:val="both"/>
        <w:rPr>
          <w:rFonts w:ascii="Times New Roman" w:hAnsi="Times New Roman" w:cs="Times New Roman"/>
          <w:sz w:val="24"/>
          <w:szCs w:val="24"/>
        </w:rPr>
        <w:sectPr w:rsidR="00EC2B49" w:rsidRPr="0003655D">
          <w:pgSz w:w="11906" w:h="16838"/>
          <w:pgMar w:top="1417" w:right="1701" w:bottom="1417" w:left="1701" w:header="708" w:footer="708" w:gutter="0"/>
          <w:cols w:space="708"/>
          <w:docGrid w:linePitch="360"/>
        </w:sectPr>
      </w:pPr>
    </w:p>
    <w:p w14:paraId="4DE636CB" w14:textId="6B17B739" w:rsidR="00341DA7" w:rsidRDefault="00EC2B49" w:rsidP="00341DA7">
      <w:pPr>
        <w:pStyle w:val="Ttulo1"/>
        <w:numPr>
          <w:ilvl w:val="0"/>
          <w:numId w:val="1"/>
        </w:numPr>
        <w:spacing w:after="240"/>
        <w:ind w:left="426"/>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ntroducción</w:t>
      </w:r>
    </w:p>
    <w:p w14:paraId="07DCEB3D" w14:textId="58183EEB" w:rsidR="00341249" w:rsidRPr="00341249" w:rsidRDefault="00610FB4" w:rsidP="00610FB4">
      <w:pPr>
        <w:jc w:val="both"/>
        <w:rPr>
          <w:rFonts w:ascii="Times New Roman" w:hAnsi="Times New Roman" w:cs="Times New Roman"/>
          <w:sz w:val="24"/>
          <w:szCs w:val="24"/>
        </w:rPr>
      </w:pPr>
      <w:r>
        <w:rPr>
          <w:rFonts w:ascii="Times New Roman" w:hAnsi="Times New Roman" w:cs="Times New Roman"/>
          <w:sz w:val="24"/>
          <w:szCs w:val="24"/>
        </w:rPr>
        <w:t>La historia ha sido testigo del a</w:t>
      </w:r>
      <w:r w:rsidR="004552BC">
        <w:rPr>
          <w:rFonts w:ascii="Times New Roman" w:hAnsi="Times New Roman" w:cs="Times New Roman"/>
          <w:sz w:val="24"/>
          <w:szCs w:val="24"/>
        </w:rPr>
        <w:t>umento de</w:t>
      </w:r>
      <w:r>
        <w:rPr>
          <w:rFonts w:ascii="Times New Roman" w:hAnsi="Times New Roman" w:cs="Times New Roman"/>
          <w:sz w:val="24"/>
          <w:szCs w:val="24"/>
        </w:rPr>
        <w:t xml:space="preserve"> conocimiento</w:t>
      </w:r>
      <w:r w:rsidR="004552BC">
        <w:rPr>
          <w:rFonts w:ascii="Times New Roman" w:hAnsi="Times New Roman" w:cs="Times New Roman"/>
          <w:sz w:val="24"/>
          <w:szCs w:val="24"/>
        </w:rPr>
        <w:t xml:space="preserve"> del entorno </w:t>
      </w:r>
      <w:r>
        <w:rPr>
          <w:rFonts w:ascii="Times New Roman" w:hAnsi="Times New Roman" w:cs="Times New Roman"/>
          <w:sz w:val="24"/>
          <w:szCs w:val="24"/>
        </w:rPr>
        <w:t xml:space="preserve">y de la aplicación del mismo. </w:t>
      </w:r>
      <w:bookmarkStart w:id="0" w:name="_GoBack"/>
      <w:bookmarkEnd w:id="0"/>
    </w:p>
    <w:p w14:paraId="3D042D7D" w14:textId="56405D48" w:rsidR="00341DA7" w:rsidRDefault="00C60C4F" w:rsidP="00341DA7">
      <w:pPr>
        <w:pStyle w:val="Ttulo1"/>
        <w:numPr>
          <w:ilvl w:val="0"/>
          <w:numId w:val="1"/>
        </w:numPr>
        <w:spacing w:after="240"/>
        <w:ind w:left="426"/>
        <w:rPr>
          <w:rFonts w:ascii="Times New Roman" w:hAnsi="Times New Roman" w:cs="Times New Roman"/>
          <w:b/>
          <w:color w:val="000000" w:themeColor="text1"/>
          <w:sz w:val="24"/>
          <w:szCs w:val="24"/>
        </w:rPr>
      </w:pPr>
      <w:r w:rsidRPr="00B47CA5">
        <w:rPr>
          <w:rFonts w:ascii="Times New Roman" w:hAnsi="Times New Roman" w:cs="Times New Roman"/>
          <w:b/>
          <w:color w:val="000000" w:themeColor="text1"/>
          <w:sz w:val="24"/>
          <w:szCs w:val="24"/>
        </w:rPr>
        <w:t>Antecedentes</w:t>
      </w:r>
    </w:p>
    <w:p w14:paraId="66E1B5DC" w14:textId="2E00F6E2" w:rsidR="00222120" w:rsidRDefault="00341249" w:rsidP="00341249">
      <w:pPr>
        <w:jc w:val="both"/>
        <w:rPr>
          <w:rFonts w:ascii="Times New Roman" w:eastAsiaTheme="minorEastAsia" w:hAnsi="Times New Roman" w:cs="Times New Roman"/>
          <w:sz w:val="24"/>
          <w:szCs w:val="24"/>
        </w:rPr>
      </w:pPr>
      <w:r w:rsidRPr="00341249">
        <w:rPr>
          <w:rFonts w:ascii="Times New Roman" w:hAnsi="Times New Roman" w:cs="Times New Roman"/>
          <w:sz w:val="24"/>
          <w:szCs w:val="24"/>
        </w:rPr>
        <w:t xml:space="preserve">Actualmente, es más común escuchar en u observar el prefijo “nano” fuera del ámbito profesional, este prefijo establecido por el Sistema Internacional de Unidades, hace referencia a un factor de </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w:r w:rsidRPr="00341249">
        <w:rPr>
          <w:rFonts w:ascii="Times New Roman" w:eastAsiaTheme="minorEastAsia" w:hAnsi="Times New Roman" w:cs="Times New Roman"/>
          <w:sz w:val="24"/>
          <w:szCs w:val="24"/>
        </w:rPr>
        <w:t xml:space="preserve">  unidades. </w:t>
      </w:r>
      <w:r w:rsidR="00222120">
        <w:rPr>
          <w:rFonts w:ascii="Times New Roman" w:eastAsiaTheme="minorEastAsia" w:hAnsi="Times New Roman" w:cs="Times New Roman"/>
          <w:sz w:val="24"/>
          <w:szCs w:val="24"/>
        </w:rPr>
        <w:t xml:space="preserve"> La nanotecnología</w:t>
      </w:r>
      <w:r w:rsidR="00433771">
        <w:rPr>
          <w:rFonts w:ascii="Times New Roman" w:eastAsiaTheme="minorEastAsia" w:hAnsi="Times New Roman" w:cs="Times New Roman"/>
          <w:sz w:val="24"/>
          <w:szCs w:val="24"/>
        </w:rPr>
        <w:t xml:space="preserve"> es la responsable de </w:t>
      </w:r>
      <w:r w:rsidR="00222120">
        <w:rPr>
          <w:rFonts w:ascii="Times New Roman" w:eastAsiaTheme="minorEastAsia" w:hAnsi="Times New Roman" w:cs="Times New Roman"/>
          <w:sz w:val="24"/>
          <w:szCs w:val="24"/>
        </w:rPr>
        <w:t>crea</w:t>
      </w:r>
      <w:r w:rsidR="00433771">
        <w:rPr>
          <w:rFonts w:ascii="Times New Roman" w:eastAsiaTheme="minorEastAsia" w:hAnsi="Times New Roman" w:cs="Times New Roman"/>
          <w:sz w:val="24"/>
          <w:szCs w:val="24"/>
        </w:rPr>
        <w:t>r</w:t>
      </w:r>
      <w:r w:rsidR="00222120">
        <w:rPr>
          <w:rFonts w:ascii="Times New Roman" w:eastAsiaTheme="minorEastAsia" w:hAnsi="Times New Roman" w:cs="Times New Roman"/>
          <w:sz w:val="24"/>
          <w:szCs w:val="24"/>
        </w:rPr>
        <w:t xml:space="preserve"> dispositivos cuyos tamaños se encuentran dentro </w:t>
      </w:r>
      <w:r w:rsidR="005E463F">
        <w:rPr>
          <w:rFonts w:ascii="Times New Roman" w:eastAsiaTheme="minorEastAsia" w:hAnsi="Times New Roman" w:cs="Times New Roman"/>
          <w:sz w:val="24"/>
          <w:szCs w:val="24"/>
        </w:rPr>
        <w:t>del rango de 1 nm a 100 nm</w:t>
      </w:r>
      <w:r w:rsidR="00204BF2">
        <w:rPr>
          <w:rFonts w:ascii="Times New Roman" w:eastAsiaTheme="minorEastAsia" w:hAnsi="Times New Roman" w:cs="Times New Roman"/>
          <w:sz w:val="24"/>
          <w:szCs w:val="24"/>
        </w:rPr>
        <w:t xml:space="preserve"> y cuya reducción de tamaño conlleva un cambio en las propiedades de la estructura; </w:t>
      </w:r>
      <w:r w:rsidR="003211AA">
        <w:rPr>
          <w:rFonts w:ascii="Times New Roman" w:eastAsiaTheme="minorEastAsia" w:hAnsi="Times New Roman" w:cs="Times New Roman"/>
          <w:sz w:val="24"/>
          <w:szCs w:val="24"/>
        </w:rPr>
        <w:t>algunas de estas estructuras son las nanopartículas, las nanofibras, las películas delgadas, los puntos cuánticos, entre otros.</w:t>
      </w:r>
    </w:p>
    <w:p w14:paraId="58111690" w14:textId="650D4BAB" w:rsidR="00A455F8" w:rsidRPr="00B47CA5" w:rsidRDefault="005E463F" w:rsidP="00DA123B">
      <w:pPr>
        <w:jc w:val="both"/>
        <w:rPr>
          <w:sz w:val="24"/>
        </w:rPr>
      </w:pPr>
      <w:r>
        <w:rPr>
          <w:rFonts w:ascii="Times New Roman" w:hAnsi="Times New Roman" w:cs="Times New Roman"/>
          <w:sz w:val="24"/>
          <w:szCs w:val="24"/>
        </w:rPr>
        <w:t>La</w:t>
      </w:r>
      <w:r w:rsidR="00433771">
        <w:rPr>
          <w:rFonts w:ascii="Times New Roman" w:hAnsi="Times New Roman" w:cs="Times New Roman"/>
          <w:sz w:val="24"/>
          <w:szCs w:val="24"/>
        </w:rPr>
        <w:t xml:space="preserve">s nanopartículas son las nanoestructuras por excelencia, puesto que todas sus dimensiones se encuentran dentro del rango </w:t>
      </w:r>
      <w:r w:rsidR="00E769DB">
        <w:rPr>
          <w:rFonts w:ascii="Times New Roman" w:hAnsi="Times New Roman" w:cs="Times New Roman"/>
          <w:sz w:val="24"/>
          <w:szCs w:val="24"/>
        </w:rPr>
        <w:t>nanométrico</w:t>
      </w:r>
      <w:r w:rsidR="00433771">
        <w:rPr>
          <w:rFonts w:ascii="Times New Roman" w:hAnsi="Times New Roman" w:cs="Times New Roman"/>
          <w:sz w:val="24"/>
          <w:szCs w:val="24"/>
        </w:rPr>
        <w:t xml:space="preserve">. La síntesis de nanopartículas puede realizarse </w:t>
      </w:r>
      <w:r w:rsidR="00FE14AA">
        <w:rPr>
          <w:rFonts w:ascii="Times New Roman" w:hAnsi="Times New Roman" w:cs="Times New Roman"/>
          <w:sz w:val="24"/>
          <w:szCs w:val="24"/>
        </w:rPr>
        <w:t>utilizando métodos físicos o químicos, siendo los segundos los preferidos debido a</w:t>
      </w:r>
      <w:r w:rsidR="003211AA">
        <w:rPr>
          <w:rFonts w:ascii="Times New Roman" w:hAnsi="Times New Roman" w:cs="Times New Roman"/>
          <w:sz w:val="24"/>
          <w:szCs w:val="24"/>
        </w:rPr>
        <w:t xml:space="preserve"> su alto control en tamaño. </w:t>
      </w:r>
      <w:r w:rsidR="00E769DB">
        <w:rPr>
          <w:rFonts w:ascii="Times New Roman" w:hAnsi="Times New Roman" w:cs="Times New Roman"/>
          <w:sz w:val="24"/>
          <w:szCs w:val="24"/>
        </w:rPr>
        <w:t>Los métodos químicos hacen uso de precursores, los cuales</w:t>
      </w:r>
      <w:r w:rsidR="009561D0">
        <w:rPr>
          <w:rFonts w:ascii="Times New Roman" w:hAnsi="Times New Roman" w:cs="Times New Roman"/>
          <w:sz w:val="24"/>
          <w:szCs w:val="24"/>
        </w:rPr>
        <w:t xml:space="preserve"> poseen </w:t>
      </w:r>
      <w:r w:rsidR="0099398A">
        <w:rPr>
          <w:rFonts w:ascii="Times New Roman" w:hAnsi="Times New Roman" w:cs="Times New Roman"/>
          <w:sz w:val="24"/>
          <w:szCs w:val="24"/>
        </w:rPr>
        <w:t>iones d</w:t>
      </w:r>
      <w:r w:rsidR="009561D0">
        <w:rPr>
          <w:rFonts w:ascii="Times New Roman" w:hAnsi="Times New Roman" w:cs="Times New Roman"/>
          <w:sz w:val="24"/>
          <w:szCs w:val="24"/>
        </w:rPr>
        <w:t xml:space="preserve">el elemento </w:t>
      </w:r>
      <w:r w:rsidR="00491FC1">
        <w:rPr>
          <w:rFonts w:ascii="Times New Roman" w:hAnsi="Times New Roman" w:cs="Times New Roman"/>
          <w:sz w:val="24"/>
          <w:szCs w:val="24"/>
        </w:rPr>
        <w:t>cuya nanopartícula se desea sintetizar</w:t>
      </w:r>
      <w:r w:rsidR="0099398A">
        <w:rPr>
          <w:rFonts w:ascii="Times New Roman" w:hAnsi="Times New Roman" w:cs="Times New Roman"/>
          <w:sz w:val="24"/>
          <w:szCs w:val="24"/>
        </w:rPr>
        <w:t xml:space="preserve">; </w:t>
      </w:r>
      <w:r w:rsidR="00491FC1">
        <w:rPr>
          <w:rFonts w:ascii="Times New Roman" w:hAnsi="Times New Roman" w:cs="Times New Roman"/>
          <w:sz w:val="24"/>
          <w:szCs w:val="24"/>
        </w:rPr>
        <w:t xml:space="preserve">desafortunadamente una de </w:t>
      </w:r>
      <w:r w:rsidR="00491FC1">
        <w:rPr>
          <w:rFonts w:ascii="Times New Roman" w:hAnsi="Times New Roman" w:cs="Times New Roman"/>
          <w:sz w:val="24"/>
          <w:szCs w:val="24"/>
        </w:rPr>
        <w:t>las</w:t>
      </w:r>
      <w:r w:rsidR="00362BCB">
        <w:rPr>
          <w:rFonts w:ascii="Times New Roman" w:hAnsi="Times New Roman" w:cs="Times New Roman"/>
          <w:sz w:val="24"/>
          <w:szCs w:val="24"/>
        </w:rPr>
        <w:t xml:space="preserve"> </w:t>
      </w:r>
      <w:r w:rsidR="00491FC1">
        <w:rPr>
          <w:rFonts w:ascii="Times New Roman" w:hAnsi="Times New Roman" w:cs="Times New Roman"/>
          <w:sz w:val="24"/>
          <w:szCs w:val="24"/>
        </w:rPr>
        <w:t>consecuencia</w:t>
      </w:r>
      <w:r w:rsidR="00362BCB">
        <w:rPr>
          <w:rFonts w:ascii="Times New Roman" w:hAnsi="Times New Roman" w:cs="Times New Roman"/>
          <w:sz w:val="24"/>
          <w:szCs w:val="24"/>
        </w:rPr>
        <w:t>s</w:t>
      </w:r>
      <w:r w:rsidR="00491FC1">
        <w:rPr>
          <w:rFonts w:ascii="Times New Roman" w:hAnsi="Times New Roman" w:cs="Times New Roman"/>
          <w:sz w:val="24"/>
          <w:szCs w:val="24"/>
        </w:rPr>
        <w:t xml:space="preserve"> de la</w:t>
      </w:r>
      <w:r w:rsidR="0099398A">
        <w:rPr>
          <w:rFonts w:ascii="Times New Roman" w:hAnsi="Times New Roman" w:cs="Times New Roman"/>
          <w:sz w:val="24"/>
          <w:szCs w:val="24"/>
        </w:rPr>
        <w:t xml:space="preserve"> reducción de tamaño </w:t>
      </w:r>
      <w:r w:rsidR="00362BCB">
        <w:rPr>
          <w:rFonts w:ascii="Times New Roman" w:hAnsi="Times New Roman" w:cs="Times New Roman"/>
          <w:sz w:val="24"/>
          <w:szCs w:val="24"/>
        </w:rPr>
        <w:t>es el aumento de</w:t>
      </w:r>
      <w:r w:rsidR="0099398A">
        <w:rPr>
          <w:rFonts w:ascii="Times New Roman" w:hAnsi="Times New Roman" w:cs="Times New Roman"/>
          <w:sz w:val="24"/>
          <w:szCs w:val="24"/>
        </w:rPr>
        <w:t xml:space="preserve"> la energía </w:t>
      </w:r>
      <w:r w:rsidR="00482ABB">
        <w:rPr>
          <w:rFonts w:ascii="Times New Roman" w:hAnsi="Times New Roman" w:cs="Times New Roman"/>
          <w:sz w:val="24"/>
          <w:szCs w:val="24"/>
        </w:rPr>
        <w:t>de superficie de la nanopartícula</w:t>
      </w:r>
      <w:r w:rsidR="00362BCB">
        <w:rPr>
          <w:rFonts w:ascii="Times New Roman" w:hAnsi="Times New Roman" w:cs="Times New Roman"/>
          <w:sz w:val="24"/>
          <w:szCs w:val="24"/>
        </w:rPr>
        <w:t xml:space="preserve">, debido a esta característica las nanopartículas tienden </w:t>
      </w:r>
      <w:r w:rsidR="006848FC">
        <w:rPr>
          <w:rFonts w:ascii="Times New Roman" w:hAnsi="Times New Roman" w:cs="Times New Roman"/>
          <w:sz w:val="24"/>
          <w:szCs w:val="24"/>
        </w:rPr>
        <w:t xml:space="preserve">a aglomerarse con el objetivo de </w:t>
      </w:r>
      <w:r w:rsidR="000C4C38">
        <w:rPr>
          <w:rFonts w:ascii="Times New Roman" w:hAnsi="Times New Roman" w:cs="Times New Roman"/>
          <w:sz w:val="24"/>
          <w:szCs w:val="24"/>
        </w:rPr>
        <w:t>regresar a su estado de menor energía. Este fenómeno</w:t>
      </w:r>
      <w:r w:rsidR="00783EDB">
        <w:rPr>
          <w:rFonts w:ascii="Times New Roman" w:hAnsi="Times New Roman" w:cs="Times New Roman"/>
          <w:sz w:val="24"/>
          <w:szCs w:val="24"/>
        </w:rPr>
        <w:t xml:space="preserve">, generalmente indeseable, </w:t>
      </w:r>
      <w:r w:rsidR="000C4C38">
        <w:rPr>
          <w:rFonts w:ascii="Times New Roman" w:hAnsi="Times New Roman" w:cs="Times New Roman"/>
          <w:sz w:val="24"/>
          <w:szCs w:val="24"/>
        </w:rPr>
        <w:t xml:space="preserve">puede evitarse al </w:t>
      </w:r>
      <w:r w:rsidR="00783EDB">
        <w:rPr>
          <w:rFonts w:ascii="Times New Roman" w:hAnsi="Times New Roman" w:cs="Times New Roman"/>
          <w:sz w:val="24"/>
          <w:szCs w:val="24"/>
        </w:rPr>
        <w:t xml:space="preserve">hacer uso de </w:t>
      </w:r>
      <w:r w:rsidR="000C4C38">
        <w:rPr>
          <w:rFonts w:ascii="Times New Roman" w:hAnsi="Times New Roman" w:cs="Times New Roman"/>
          <w:sz w:val="24"/>
          <w:szCs w:val="24"/>
        </w:rPr>
        <w:t xml:space="preserve">barreras físicas que impidan la unión de las partículas, </w:t>
      </w:r>
      <w:r w:rsidR="000C1540">
        <w:rPr>
          <w:rFonts w:ascii="Times New Roman" w:hAnsi="Times New Roman" w:cs="Times New Roman"/>
          <w:sz w:val="24"/>
          <w:szCs w:val="24"/>
        </w:rPr>
        <w:t xml:space="preserve">a estas barreras físicas se les conoce como estabilizadores estéricos. </w:t>
      </w:r>
      <w:r w:rsidR="000F1C55">
        <w:rPr>
          <w:rFonts w:ascii="Times New Roman" w:hAnsi="Times New Roman" w:cs="Times New Roman"/>
          <w:sz w:val="24"/>
          <w:szCs w:val="24"/>
        </w:rPr>
        <w:t>Los estabilizadores estéricos suelen ser de carácter orgánico</w:t>
      </w:r>
      <w:r w:rsidR="004D763A">
        <w:rPr>
          <w:rFonts w:ascii="Times New Roman" w:hAnsi="Times New Roman" w:cs="Times New Roman"/>
          <w:sz w:val="24"/>
          <w:szCs w:val="24"/>
        </w:rPr>
        <w:t xml:space="preserve">, como los polímeros, </w:t>
      </w:r>
      <w:r w:rsidR="000F1C55">
        <w:rPr>
          <w:rFonts w:ascii="Times New Roman" w:hAnsi="Times New Roman" w:cs="Times New Roman"/>
          <w:sz w:val="24"/>
          <w:szCs w:val="24"/>
        </w:rPr>
        <w:t xml:space="preserve">debido a la </w:t>
      </w:r>
      <w:r w:rsidR="00931E5A">
        <w:rPr>
          <w:rFonts w:ascii="Times New Roman" w:hAnsi="Times New Roman" w:cs="Times New Roman"/>
          <w:sz w:val="24"/>
          <w:szCs w:val="24"/>
        </w:rPr>
        <w:t>d</w:t>
      </w:r>
      <w:r w:rsidR="00025749">
        <w:rPr>
          <w:rFonts w:ascii="Times New Roman" w:hAnsi="Times New Roman" w:cs="Times New Roman"/>
          <w:sz w:val="24"/>
          <w:szCs w:val="24"/>
        </w:rPr>
        <w:t>iversidad</w:t>
      </w:r>
      <w:r w:rsidR="00931E5A">
        <w:rPr>
          <w:rFonts w:ascii="Times New Roman" w:hAnsi="Times New Roman" w:cs="Times New Roman"/>
          <w:sz w:val="24"/>
          <w:szCs w:val="24"/>
        </w:rPr>
        <w:t xml:space="preserve"> de grupos funcionales </w:t>
      </w:r>
      <w:r w:rsidR="00025749">
        <w:rPr>
          <w:rFonts w:ascii="Times New Roman" w:hAnsi="Times New Roman" w:cs="Times New Roman"/>
          <w:sz w:val="24"/>
          <w:szCs w:val="24"/>
        </w:rPr>
        <w:t xml:space="preserve">presentes en </w:t>
      </w:r>
      <w:r w:rsidR="00931E5A">
        <w:rPr>
          <w:rFonts w:ascii="Times New Roman" w:hAnsi="Times New Roman" w:cs="Times New Roman"/>
          <w:sz w:val="24"/>
          <w:szCs w:val="24"/>
        </w:rPr>
        <w:t xml:space="preserve">su estructura. </w:t>
      </w:r>
      <w:r w:rsidR="004D763A">
        <w:rPr>
          <w:rFonts w:ascii="Times New Roman" w:hAnsi="Times New Roman" w:cs="Times New Roman"/>
          <w:sz w:val="24"/>
          <w:szCs w:val="24"/>
        </w:rPr>
        <w:t>Un polímero es definido como una macromolécula orgánica cuya unidad más pequeña</w:t>
      </w:r>
      <w:r w:rsidR="007B7F7F">
        <w:rPr>
          <w:rFonts w:ascii="Times New Roman" w:hAnsi="Times New Roman" w:cs="Times New Roman"/>
          <w:sz w:val="24"/>
          <w:szCs w:val="24"/>
        </w:rPr>
        <w:t xml:space="preserve"> o monómero se repite n cantidad veces, suelen representarse como largas cadenas de alto peso molecular. </w:t>
      </w:r>
      <w:r w:rsidR="00A92921">
        <w:rPr>
          <w:rFonts w:ascii="Times New Roman" w:hAnsi="Times New Roman" w:cs="Times New Roman"/>
          <w:sz w:val="24"/>
          <w:szCs w:val="24"/>
        </w:rPr>
        <w:t xml:space="preserve">El utilizar estructuras orgánicas como estabilizadores de tamaño ha abierto las puertas a las síntesis conocidas como “química verde” en las cuales se hace uso de reactivos </w:t>
      </w:r>
      <w:r w:rsidR="00FD54B0">
        <w:rPr>
          <w:rFonts w:ascii="Times New Roman" w:hAnsi="Times New Roman" w:cs="Times New Roman"/>
          <w:sz w:val="24"/>
          <w:szCs w:val="24"/>
        </w:rPr>
        <w:t>que provienen de fuentes naturales como extractos de plantas</w:t>
      </w:r>
      <w:r w:rsidR="007A1854">
        <w:rPr>
          <w:rFonts w:ascii="Times New Roman" w:hAnsi="Times New Roman" w:cs="Times New Roman"/>
          <w:sz w:val="24"/>
          <w:szCs w:val="24"/>
        </w:rPr>
        <w:fldChar w:fldCharType="begin" w:fldLock="1"/>
      </w:r>
      <w:r w:rsidR="007A1854">
        <w:rPr>
          <w:rFonts w:ascii="Times New Roman" w:hAnsi="Times New Roman" w:cs="Times New Roman"/>
          <w:sz w:val="24"/>
          <w:szCs w:val="24"/>
        </w:rPr>
        <w:instrText>ADDIN CSL_CITATION { "citationItems" : [ { "id" : "ITEM-1", "itemData" : { "DOI" : "10.1016/S1003-6326(16)64359-5", "ISSN" : "10036326", "author" : [ { "dropping-particle" : "", "family" : "KUMAR", "given" : "Brajesh", "non-dropping-particle" : "", "parse-names" : false, "suffix" : "" }, { "dropping-particle" : "", "family" : "SMITA", "given" : "Kumari", "non-dropping-particle" : "", "parse-names" : false, "suffix" : "" }, { "dropping-particle" : "", "family" : "DEBUT", "given" : "Alexis", "non-dropping-particle" : "", "parse-names" : false, "suffix" : "" }, { "dropping-particle" : "", "family" : "CUMBAL", "given" : "Luis", "non-dropping-particle" : "", "parse-names" : false, "suffix" : "" } ], "container-title" : "Transactions of Nonferrous Metals Society of China", "id" : "ITEM-1", "issue" : "9", "issued" : { "date-parts" : [ [ "2016", "9" ] ] }, "page" : "2363-2371", "title" : "Extracellular green synthesis of silver nanoparticles using Amazonian fruit Araza (Eugenia stipitata McVaugh)", "type" : "article-journal", "volume" : "26" }, "uris" : [ "http://www.mendeley.com/documents/?uuid=9fea154e-8d2b-4dc4-ba3a-e85c35cd3509" ] } ], "mendeley" : { "formattedCitation" : "[1]", "plainTextFormattedCitation" : "[1]", "previouslyFormattedCitation" : "[1]" }, "properties" : {  }, "schema" : "https://github.com/citation-style-language/schema/raw/master/csl-citation.json" }</w:instrText>
      </w:r>
      <w:r w:rsidR="007A1854">
        <w:rPr>
          <w:rFonts w:ascii="Times New Roman" w:hAnsi="Times New Roman" w:cs="Times New Roman"/>
          <w:sz w:val="24"/>
          <w:szCs w:val="24"/>
        </w:rPr>
        <w:fldChar w:fldCharType="separate"/>
      </w:r>
      <w:r w:rsidR="007A1854" w:rsidRPr="007A1854">
        <w:rPr>
          <w:rFonts w:ascii="Times New Roman" w:hAnsi="Times New Roman" w:cs="Times New Roman"/>
          <w:noProof/>
          <w:sz w:val="24"/>
          <w:szCs w:val="24"/>
        </w:rPr>
        <w:t>[1]</w:t>
      </w:r>
      <w:r w:rsidR="007A1854">
        <w:rPr>
          <w:rFonts w:ascii="Times New Roman" w:hAnsi="Times New Roman" w:cs="Times New Roman"/>
          <w:sz w:val="24"/>
          <w:szCs w:val="24"/>
        </w:rPr>
        <w:fldChar w:fldCharType="end"/>
      </w:r>
      <w:r w:rsidR="008C442C">
        <w:rPr>
          <w:rFonts w:ascii="Times New Roman" w:hAnsi="Times New Roman" w:cs="Times New Roman"/>
          <w:sz w:val="24"/>
          <w:szCs w:val="24"/>
        </w:rPr>
        <w:t xml:space="preserve"> e inclusive algunos microorganismos</w:t>
      </w:r>
      <w:r w:rsidR="00181D78">
        <w:rPr>
          <w:rFonts w:ascii="Times New Roman" w:hAnsi="Times New Roman" w:cs="Times New Roman"/>
          <w:sz w:val="24"/>
          <w:szCs w:val="24"/>
        </w:rPr>
        <w:t>, a est</w:t>
      </w:r>
      <w:r w:rsidR="00454697">
        <w:rPr>
          <w:rFonts w:ascii="Times New Roman" w:hAnsi="Times New Roman" w:cs="Times New Roman"/>
          <w:sz w:val="24"/>
          <w:szCs w:val="24"/>
        </w:rPr>
        <w:t>a</w:t>
      </w:r>
      <w:r w:rsidR="00181D78">
        <w:rPr>
          <w:rFonts w:ascii="Times New Roman" w:hAnsi="Times New Roman" w:cs="Times New Roman"/>
          <w:sz w:val="24"/>
          <w:szCs w:val="24"/>
        </w:rPr>
        <w:t xml:space="preserve"> clase de estabilizadores se les puede dar el nombre de biopolímeros. </w:t>
      </w:r>
    </w:p>
    <w:p w14:paraId="56F48886" w14:textId="4E6B1D02" w:rsidR="00A01ECE" w:rsidRDefault="001A61D6" w:rsidP="00A01ECE">
      <w:pPr>
        <w:pStyle w:val="Ttulo1"/>
        <w:numPr>
          <w:ilvl w:val="0"/>
          <w:numId w:val="1"/>
        </w:numPr>
        <w:spacing w:after="240"/>
        <w:rPr>
          <w:rFonts w:ascii="Times New Roman" w:hAnsi="Times New Roman" w:cs="Times New Roman"/>
          <w:b/>
          <w:color w:val="000000" w:themeColor="text1"/>
          <w:sz w:val="24"/>
          <w:szCs w:val="24"/>
        </w:rPr>
      </w:pPr>
      <w:r w:rsidRPr="00B47CA5">
        <w:rPr>
          <w:rFonts w:ascii="Times New Roman" w:hAnsi="Times New Roman" w:cs="Times New Roman"/>
          <w:b/>
          <w:color w:val="000000" w:themeColor="text1"/>
          <w:sz w:val="24"/>
          <w:szCs w:val="24"/>
        </w:rPr>
        <w:lastRenderedPageBreak/>
        <w:t>Trabajos relacionados</w:t>
      </w:r>
    </w:p>
    <w:p w14:paraId="7FF60DF1" w14:textId="25E5D6A7" w:rsidR="00FA5C97" w:rsidRDefault="00181D78" w:rsidP="00FA5C97">
      <w:pPr>
        <w:jc w:val="both"/>
        <w:rPr>
          <w:rFonts w:ascii="Times New Roman" w:hAnsi="Times New Roman" w:cs="Times New Roman"/>
          <w:sz w:val="24"/>
          <w:szCs w:val="24"/>
        </w:rPr>
      </w:pPr>
      <w:r w:rsidRPr="00181D78">
        <w:rPr>
          <w:rFonts w:ascii="Times New Roman" w:hAnsi="Times New Roman" w:cs="Times New Roman"/>
          <w:sz w:val="24"/>
          <w:szCs w:val="24"/>
        </w:rPr>
        <w:t xml:space="preserve">Los polisacáridos son </w:t>
      </w:r>
      <w:r>
        <w:rPr>
          <w:rFonts w:ascii="Times New Roman" w:hAnsi="Times New Roman" w:cs="Times New Roman"/>
          <w:sz w:val="24"/>
          <w:szCs w:val="24"/>
        </w:rPr>
        <w:t xml:space="preserve">los </w:t>
      </w:r>
      <w:r w:rsidR="00454697">
        <w:rPr>
          <w:rFonts w:ascii="Times New Roman" w:hAnsi="Times New Roman" w:cs="Times New Roman"/>
          <w:sz w:val="24"/>
          <w:szCs w:val="24"/>
        </w:rPr>
        <w:t>biopolímeros más estables</w:t>
      </w:r>
      <w:r w:rsidR="008D032C">
        <w:rPr>
          <w:rFonts w:ascii="Times New Roman" w:hAnsi="Times New Roman" w:cs="Times New Roman"/>
          <w:sz w:val="24"/>
          <w:szCs w:val="24"/>
        </w:rPr>
        <w:t xml:space="preserve"> químicamente,</w:t>
      </w:r>
      <w:r w:rsidR="00EF639E">
        <w:rPr>
          <w:rFonts w:ascii="Times New Roman" w:hAnsi="Times New Roman" w:cs="Times New Roman"/>
          <w:sz w:val="24"/>
          <w:szCs w:val="24"/>
        </w:rPr>
        <w:t xml:space="preserve"> </w:t>
      </w:r>
      <w:r w:rsidR="00FA5C97">
        <w:rPr>
          <w:rFonts w:ascii="Times New Roman" w:hAnsi="Times New Roman" w:cs="Times New Roman"/>
          <w:sz w:val="24"/>
          <w:szCs w:val="24"/>
        </w:rPr>
        <w:t xml:space="preserve">son abundantes y de relativamente bajo costo. </w:t>
      </w:r>
      <w:r w:rsidR="00EF639E">
        <w:rPr>
          <w:rFonts w:ascii="Times New Roman" w:hAnsi="Times New Roman" w:cs="Times New Roman"/>
          <w:sz w:val="24"/>
          <w:szCs w:val="24"/>
        </w:rPr>
        <w:t xml:space="preserve">Estas características les han permitido ser objeto de investigación en la síntesis de nanopartículas metálicas como </w:t>
      </w:r>
      <w:r w:rsidR="00C824C3">
        <w:rPr>
          <w:rFonts w:ascii="Times New Roman" w:hAnsi="Times New Roman" w:cs="Times New Roman"/>
          <w:sz w:val="24"/>
          <w:szCs w:val="24"/>
        </w:rPr>
        <w:t xml:space="preserve">las nanopartículas de plata </w:t>
      </w:r>
      <w:r w:rsidR="00C824C3">
        <w:rPr>
          <w:rFonts w:ascii="Times New Roman" w:hAnsi="Times New Roman" w:cs="Times New Roman"/>
          <w:sz w:val="24"/>
          <w:szCs w:val="24"/>
        </w:rPr>
        <w:fldChar w:fldCharType="begin" w:fldLock="1"/>
      </w:r>
      <w:r w:rsidR="007A1854">
        <w:rPr>
          <w:rFonts w:ascii="Times New Roman" w:hAnsi="Times New Roman" w:cs="Times New Roman"/>
          <w:sz w:val="24"/>
          <w:szCs w:val="24"/>
        </w:rPr>
        <w:instrText>ADDIN CSL_CITATION { "citationItems" : [ { "id" : "ITEM-1", "itemData" : { "DOI" : "10.1007/s12668-017-0413-3", "ISSN" : "2191-1630", "author" : [ { "dropping-particle" : "", "family" : "Abdelghany", "given" : "T. M.", "non-dropping-particle" : "", "parse-names" : false, "suffix" : "" }, { "dropping-particle" : "", "family" : "Al-Rajhi", "given" : "Aisha M. H.", "non-dropping-particle" : "", "parse-names" : false, "suffix" : "" }, { "dropping-particle" : "", "family" : "Abboud", "given" : "Mohamed A.", "non-dropping-particle" : "Al", "parse-names" : false, "suffix" : "" }, { "dropping-particle" : "", "family" : "Alawlaqi", "given" : "M. M.", "non-dropping-particle" : "", "parse-names" : false, "suffix" : "" }, { "dropping-particle" : "", "family" : "Ganash Magdah", "given" : "A.", "non-dropping-particle" : "", "parse-names" : false, "suffix" : "" }, { "dropping-particle" : "", "family" : "Helmy", "given" : "Eman A. M.", "non-dropping-particle" : "", "parse-names" : false, "suffix" : "" }, { "dropping-particle" : "", "family" : "Mabrouk", "given" : "Ahmed S.", "non-dropping-particle" : "", "parse-names" : false, "suffix" : "" } ], "container-title" : "BioNanoScience", "id" : "ITEM-1", "issued" : { "date-parts" : [ [ "2017" ] ] }, "publisher" : "BioNanoScience", "title" : "Recent Advances in Green Synthesis of Silver Nanoparticles and Their Applications: About Future Directions. A Review", "type" : "article-journal" }, "uris" : [ "http://www.mendeley.com/documents/?uuid=62be2ab8-217a-4edc-9266-9b7c3391acdb" ] } ], "mendeley" : { "formattedCitation" : "[2]", "plainTextFormattedCitation" : "[2]", "previouslyFormattedCitation" : "[2]" }, "properties" : {  }, "schema" : "https://github.com/citation-style-language/schema/raw/master/csl-citation.json" }</w:instrText>
      </w:r>
      <w:r w:rsidR="00C824C3">
        <w:rPr>
          <w:rFonts w:ascii="Times New Roman" w:hAnsi="Times New Roman" w:cs="Times New Roman"/>
          <w:sz w:val="24"/>
          <w:szCs w:val="24"/>
        </w:rPr>
        <w:fldChar w:fldCharType="separate"/>
      </w:r>
      <w:r w:rsidR="007A1854" w:rsidRPr="007A1854">
        <w:rPr>
          <w:rFonts w:ascii="Times New Roman" w:hAnsi="Times New Roman" w:cs="Times New Roman"/>
          <w:noProof/>
          <w:sz w:val="24"/>
          <w:szCs w:val="24"/>
        </w:rPr>
        <w:t>[2]</w:t>
      </w:r>
      <w:r w:rsidR="00C824C3">
        <w:rPr>
          <w:rFonts w:ascii="Times New Roman" w:hAnsi="Times New Roman" w:cs="Times New Roman"/>
          <w:sz w:val="24"/>
          <w:szCs w:val="24"/>
        </w:rPr>
        <w:fldChar w:fldCharType="end"/>
      </w:r>
      <w:r w:rsidR="00C824C3">
        <w:rPr>
          <w:rFonts w:ascii="Times New Roman" w:hAnsi="Times New Roman" w:cs="Times New Roman"/>
          <w:sz w:val="24"/>
          <w:szCs w:val="24"/>
        </w:rPr>
        <w:t xml:space="preserve"> y oro. </w:t>
      </w:r>
    </w:p>
    <w:p w14:paraId="326A1FD0" w14:textId="605E8531" w:rsidR="00EB1F60" w:rsidRPr="00181D78" w:rsidRDefault="00EB1F60" w:rsidP="00FA5C97">
      <w:pPr>
        <w:jc w:val="both"/>
        <w:rPr>
          <w:rFonts w:ascii="Times New Roman" w:hAnsi="Times New Roman" w:cs="Times New Roman"/>
          <w:sz w:val="24"/>
          <w:szCs w:val="24"/>
        </w:rPr>
      </w:pPr>
      <w:r>
        <w:rPr>
          <w:rFonts w:ascii="Times New Roman" w:hAnsi="Times New Roman" w:cs="Times New Roman"/>
          <w:sz w:val="24"/>
          <w:szCs w:val="24"/>
        </w:rPr>
        <w:t xml:space="preserve">En este trabajo </w:t>
      </w:r>
      <w:r w:rsidR="006470CA">
        <w:rPr>
          <w:rFonts w:ascii="Times New Roman" w:hAnsi="Times New Roman" w:cs="Times New Roman"/>
          <w:sz w:val="24"/>
          <w:szCs w:val="24"/>
        </w:rPr>
        <w:t xml:space="preserve">se utilizaron los datos experimentales nuestro grupo de investigación </w:t>
      </w:r>
      <w:r w:rsidR="006470CA">
        <w:rPr>
          <w:rFonts w:ascii="Times New Roman" w:hAnsi="Times New Roman" w:cs="Times New Roman"/>
          <w:sz w:val="24"/>
          <w:szCs w:val="24"/>
        </w:rPr>
        <w:fldChar w:fldCharType="begin" w:fldLock="1"/>
      </w:r>
      <w:r w:rsidR="007A1854">
        <w:rPr>
          <w:rFonts w:ascii="Times New Roman" w:hAnsi="Times New Roman" w:cs="Times New Roman"/>
          <w:sz w:val="24"/>
          <w:szCs w:val="24"/>
        </w:rPr>
        <w:instrText>ADDIN CSL_CITATION { "citationItems" : [ { "id" : "ITEM-1", "itemData" : { "DOI" : "10.1155/2013/436021", "ISSN" : "16879422", "author" : [ { "dropping-particle" : "", "family" : "Garza-Navarro", "given" : "M. A.", "non-dropping-particle" : "", "parse-names" : false, "suffix" : "" }, { "dropping-particle" : "", "family" : "Aguirre-Rosales", "given" : "J. A.", "non-dropping-particle" : "", "parse-names" : false, "suffix" : "" }, { "dropping-particle" : "", "family" : "Llanas-V\u00e1zquez", "given" : "E. E.", "non-dropping-particle" : "", "parse-names" : false, "suffix" : "" }, { "dropping-particle" : "", "family" : "Moreno-Cortez", "given" : "I. E.", "non-dropping-particle" : "", "parse-names" : false, "suffix" : "" }, { "dropping-particle" : "", "family" : "Torres-Castro", "given" : "A.", "non-dropping-particle" : "", "parse-names" : false, "suffix" : "" }, { "dropping-particle" : "", "family" : "Gonz\u00e1lez-Gonz\u00e1lez", "given" : "V.", "non-dropping-particle" : "", "parse-names" : false, "suffix" : "" } ], "container-title" : "International Journal of Polymer Science", "id" : "ITEM-1", "issue" : "Cmc", "issued" : { "date-parts" : [ [ "2013" ] ] }, "title" : "Totally ecofriendly synthesis of silver nanoparticles from aqueous dissolutions of polysaccharides", "type" : "article-journal", "volume" : "2013" }, "uris" : [ "http://www.mendeley.com/documents/?uuid=5a016522-6cb8-40a8-b2ea-c737bc98b662" ] } ], "mendeley" : { "formattedCitation" : "[3]", "plainTextFormattedCitation" : "[3]", "previouslyFormattedCitation" : "[3]" }, "properties" : {  }, "schema" : "https://github.com/citation-style-language/schema/raw/master/csl-citation.json" }</w:instrText>
      </w:r>
      <w:r w:rsidR="006470CA">
        <w:rPr>
          <w:rFonts w:ascii="Times New Roman" w:hAnsi="Times New Roman" w:cs="Times New Roman"/>
          <w:sz w:val="24"/>
          <w:szCs w:val="24"/>
        </w:rPr>
        <w:fldChar w:fldCharType="separate"/>
      </w:r>
      <w:r w:rsidR="007A1854" w:rsidRPr="007A1854">
        <w:rPr>
          <w:rFonts w:ascii="Times New Roman" w:hAnsi="Times New Roman" w:cs="Times New Roman"/>
          <w:noProof/>
          <w:sz w:val="24"/>
          <w:szCs w:val="24"/>
        </w:rPr>
        <w:t>[3]</w:t>
      </w:r>
      <w:r w:rsidR="006470CA">
        <w:rPr>
          <w:rFonts w:ascii="Times New Roman" w:hAnsi="Times New Roman" w:cs="Times New Roman"/>
          <w:sz w:val="24"/>
          <w:szCs w:val="24"/>
        </w:rPr>
        <w:fldChar w:fldCharType="end"/>
      </w:r>
      <w:r w:rsidR="007A1854">
        <w:rPr>
          <w:rFonts w:ascii="Times New Roman" w:hAnsi="Times New Roman" w:cs="Times New Roman"/>
          <w:sz w:val="24"/>
          <w:szCs w:val="24"/>
        </w:rPr>
        <w:t xml:space="preserve"> para la reducción de nanopartículas de plata </w:t>
      </w:r>
      <w:r w:rsidR="00CF20BC">
        <w:rPr>
          <w:rFonts w:ascii="Times New Roman" w:hAnsi="Times New Roman" w:cs="Times New Roman"/>
          <w:sz w:val="24"/>
          <w:szCs w:val="24"/>
        </w:rPr>
        <w:t xml:space="preserve">estabilizadas en carboximetil celulosa. </w:t>
      </w:r>
    </w:p>
    <w:p w14:paraId="3F82FC2F" w14:textId="18ECA10C" w:rsidR="00B3735F" w:rsidRDefault="003E7DC1" w:rsidP="00B3735F">
      <w:pPr>
        <w:pStyle w:val="Ttulo1"/>
        <w:numPr>
          <w:ilvl w:val="0"/>
          <w:numId w:val="1"/>
        </w:numPr>
        <w:spacing w:after="240"/>
        <w:rPr>
          <w:rFonts w:ascii="Times New Roman" w:hAnsi="Times New Roman" w:cs="Times New Roman"/>
          <w:b/>
          <w:color w:val="000000" w:themeColor="text1"/>
          <w:sz w:val="24"/>
          <w:szCs w:val="24"/>
        </w:rPr>
      </w:pPr>
      <w:r w:rsidRPr="00B47CA5">
        <w:rPr>
          <w:rFonts w:ascii="Times New Roman" w:hAnsi="Times New Roman" w:cs="Times New Roman"/>
          <w:b/>
          <w:color w:val="000000" w:themeColor="text1"/>
          <w:sz w:val="24"/>
          <w:szCs w:val="24"/>
        </w:rPr>
        <w:t>Modelo</w:t>
      </w:r>
      <w:r w:rsidR="001A61D6" w:rsidRPr="00B47CA5">
        <w:rPr>
          <w:rFonts w:ascii="Times New Roman" w:hAnsi="Times New Roman" w:cs="Times New Roman"/>
          <w:b/>
          <w:color w:val="000000" w:themeColor="text1"/>
          <w:sz w:val="24"/>
          <w:szCs w:val="24"/>
        </w:rPr>
        <w:t xml:space="preserve"> propuest</w:t>
      </w:r>
      <w:r w:rsidRPr="00B47CA5">
        <w:rPr>
          <w:rFonts w:ascii="Times New Roman" w:hAnsi="Times New Roman" w:cs="Times New Roman"/>
          <w:b/>
          <w:color w:val="000000" w:themeColor="text1"/>
          <w:sz w:val="24"/>
          <w:szCs w:val="24"/>
        </w:rPr>
        <w:t>o</w:t>
      </w:r>
    </w:p>
    <w:p w14:paraId="1B598D97" w14:textId="0B183022" w:rsidR="00BD4E9C" w:rsidRDefault="00BD4E9C" w:rsidP="00BD4E9C">
      <w:pPr>
        <w:jc w:val="both"/>
        <w:rPr>
          <w:rFonts w:ascii="Times New Roman" w:hAnsi="Times New Roman" w:cs="Times New Roman"/>
          <w:sz w:val="24"/>
          <w:szCs w:val="24"/>
        </w:rPr>
      </w:pPr>
      <w:r w:rsidRPr="00BD4E9C">
        <w:rPr>
          <w:rFonts w:ascii="Times New Roman" w:hAnsi="Times New Roman" w:cs="Times New Roman"/>
          <w:sz w:val="24"/>
          <w:szCs w:val="24"/>
        </w:rPr>
        <w:t>La carboximetil celulosa (CMC) es un polisacárido semisintético derivado de la celulosa, en la cual los grupos hidroxilos de ésta son substituidos por carboxilos,</w:t>
      </w:r>
      <w:r w:rsidR="00A44134">
        <w:rPr>
          <w:rFonts w:ascii="Times New Roman" w:hAnsi="Times New Roman" w:cs="Times New Roman"/>
          <w:sz w:val="24"/>
          <w:szCs w:val="24"/>
        </w:rPr>
        <w:t xml:space="preserve"> esta substitución se reporta en</w:t>
      </w:r>
      <w:r w:rsidRPr="00BD4E9C">
        <w:rPr>
          <w:rFonts w:ascii="Times New Roman" w:hAnsi="Times New Roman" w:cs="Times New Roman"/>
          <w:sz w:val="24"/>
          <w:szCs w:val="24"/>
        </w:rPr>
        <w:t xml:space="preserve"> el grado de substitución (DS)</w:t>
      </w:r>
      <w:r w:rsidR="00C824C3">
        <w:rPr>
          <w:rFonts w:ascii="Times New Roman" w:hAnsi="Times New Roman" w:cs="Times New Roman"/>
          <w:sz w:val="24"/>
          <w:szCs w:val="24"/>
        </w:rPr>
        <w:t xml:space="preserve"> </w:t>
      </w:r>
      <w:r w:rsidR="00C824C3">
        <w:rPr>
          <w:rFonts w:ascii="Times New Roman" w:hAnsi="Times New Roman" w:cs="Times New Roman"/>
          <w:sz w:val="24"/>
          <w:szCs w:val="24"/>
        </w:rPr>
        <w:fldChar w:fldCharType="begin" w:fldLock="1"/>
      </w:r>
      <w:r w:rsidR="007A1854">
        <w:rPr>
          <w:rFonts w:ascii="Times New Roman" w:hAnsi="Times New Roman" w:cs="Times New Roman"/>
          <w:sz w:val="24"/>
          <w:szCs w:val="24"/>
        </w:rPr>
        <w:instrText>ADDIN CSL_CITATION { "citationItems" : [ { "id" : "ITEM-1", "itemData" : { "DOI" : "10.1016/j.indcrop.2017.05.029", "abstract" : "A B S T R A C T Low average molar mass cellulose has been submitted to carboxymethylation reactions to yield carboxymethyl-cellulose (CMC) materials with different degrees of substitution (DS) that have been investigated as alternative renewable stabilizing agents for aqueous alumina suspensions to usual synthetic polyelectrolyte additives. The CMC materials were characterized by infrared, X-ray diffraction and 1 H nuclear magnetic resonance (NMR) spectroscopies, as well as by size exclusion chromatography (SEC), thermogravimetry (TG) and differential scanning calorimetry (DSC). All CMC materials reported (DS of 0.7, 1.3 and 1.8 as estimated by 1 H NMR) proved to be good additives to stabilize aqueous alumina suspensions with high solid concentrations (60%, w/w). Addition of low amounts of CMC (from 0.10% to 0.20%, w/w) produced suspensions with small and uniformly distributed particle sizes, thereby yielding colloids with lower viscosity, negative zeta potential values and longer sedimentation times. The present work demonstrates the viability of substituting synthetic fossil-based polyelectrolytes in traditional industrial activities with renewable cellulosic biomass-based ones.", "author" : [ { "dropping-particle" : "", "family" : "Cerrutti", "given" : "B M", "non-dropping-particle" : "", "parse-names" : false, "suffix" : "" }, { "dropping-particle" : "", "family" : "Zambon", "given" : "M", "non-dropping-particle" : "", "parse-names" : false, "suffix" : "" }, { "dropping-particle" : "", "family" : "Megiatto", "given" : "J D", "non-dropping-particle" : "", "parse-names" : false, "suffix" : "" }, { "dropping-particle" : "", "family" : "Frollini", "given" : "E", "non-dropping-particle" : "", "parse-names" : false, "suffix" : "" } ], "id" : "ITEM-1", "issued" : { "date-parts" : [ [ "2017" ] ] }, "title" : "Synthesis of carboxymethylcelluloses with different degrees of substitution and their performance as renewable stabilizing agents for aqueous ceramic suspensions", "type" : "article-journal" }, "uris" : [ "http://www.mendeley.com/documents/?uuid=b87324cd-9293-3e47-b02b-2efcebd4f551" ] } ], "mendeley" : { "formattedCitation" : "[4]", "plainTextFormattedCitation" : "[4]", "previouslyFormattedCitation" : "[4]" }, "properties" : {  }, "schema" : "https://github.com/citation-style-language/schema/raw/master/csl-citation.json" }</w:instrText>
      </w:r>
      <w:r w:rsidR="00C824C3">
        <w:rPr>
          <w:rFonts w:ascii="Times New Roman" w:hAnsi="Times New Roman" w:cs="Times New Roman"/>
          <w:sz w:val="24"/>
          <w:szCs w:val="24"/>
        </w:rPr>
        <w:fldChar w:fldCharType="separate"/>
      </w:r>
      <w:r w:rsidR="007A1854" w:rsidRPr="007A1854">
        <w:rPr>
          <w:rFonts w:ascii="Times New Roman" w:hAnsi="Times New Roman" w:cs="Times New Roman"/>
          <w:noProof/>
          <w:sz w:val="24"/>
          <w:szCs w:val="24"/>
        </w:rPr>
        <w:t>[4]</w:t>
      </w:r>
      <w:r w:rsidR="00C824C3">
        <w:rPr>
          <w:rFonts w:ascii="Times New Roman" w:hAnsi="Times New Roman" w:cs="Times New Roman"/>
          <w:sz w:val="24"/>
          <w:szCs w:val="24"/>
        </w:rPr>
        <w:fldChar w:fldCharType="end"/>
      </w:r>
      <w:r w:rsidR="006D49B4">
        <w:rPr>
          <w:rFonts w:ascii="Times New Roman" w:hAnsi="Times New Roman" w:cs="Times New Roman"/>
          <w:sz w:val="24"/>
          <w:szCs w:val="24"/>
        </w:rPr>
        <w:t>, el</w:t>
      </w:r>
      <w:r w:rsidR="00A44134">
        <w:rPr>
          <w:rFonts w:ascii="Times New Roman" w:hAnsi="Times New Roman" w:cs="Times New Roman"/>
          <w:sz w:val="24"/>
          <w:szCs w:val="24"/>
        </w:rPr>
        <w:t xml:space="preserve"> cual es obtenid</w:t>
      </w:r>
      <w:r w:rsidR="006D49B4">
        <w:rPr>
          <w:rFonts w:ascii="Times New Roman" w:hAnsi="Times New Roman" w:cs="Times New Roman"/>
          <w:sz w:val="24"/>
          <w:szCs w:val="24"/>
        </w:rPr>
        <w:t>o</w:t>
      </w:r>
      <w:r w:rsidR="00A44134">
        <w:rPr>
          <w:rFonts w:ascii="Times New Roman" w:hAnsi="Times New Roman" w:cs="Times New Roman"/>
          <w:sz w:val="24"/>
          <w:szCs w:val="24"/>
        </w:rPr>
        <w:t xml:space="preserve"> como</w:t>
      </w:r>
      <w:r w:rsidRPr="00BD4E9C">
        <w:rPr>
          <w:rFonts w:ascii="Times New Roman" w:hAnsi="Times New Roman" w:cs="Times New Roman"/>
          <w:sz w:val="24"/>
          <w:szCs w:val="24"/>
        </w:rPr>
        <w:t xml:space="preserve"> un promedio de grupos carboxilos por unidad molecular</w:t>
      </w:r>
      <w:r>
        <w:rPr>
          <w:rFonts w:ascii="Times New Roman" w:hAnsi="Times New Roman" w:cs="Times New Roman"/>
          <w:sz w:val="24"/>
          <w:szCs w:val="24"/>
        </w:rPr>
        <w:t xml:space="preserve"> y se encuentra en el rango de cero a tres. El monómero o la unida base</w:t>
      </w:r>
      <w:r w:rsidR="006D49B4">
        <w:rPr>
          <w:rFonts w:ascii="Times New Roman" w:hAnsi="Times New Roman" w:cs="Times New Roman"/>
          <w:sz w:val="24"/>
          <w:szCs w:val="24"/>
        </w:rPr>
        <w:t xml:space="preserve"> de la carboximetil celulosa</w:t>
      </w:r>
      <w:r>
        <w:rPr>
          <w:rFonts w:ascii="Times New Roman" w:hAnsi="Times New Roman" w:cs="Times New Roman"/>
          <w:sz w:val="24"/>
          <w:szCs w:val="24"/>
        </w:rPr>
        <w:t xml:space="preserve">, </w:t>
      </w:r>
      <w:r w:rsidR="00A44134">
        <w:rPr>
          <w:rFonts w:ascii="Times New Roman" w:hAnsi="Times New Roman" w:cs="Times New Roman"/>
          <w:sz w:val="24"/>
          <w:szCs w:val="24"/>
        </w:rPr>
        <w:t>posee una forma cíclica</w:t>
      </w:r>
      <w:r w:rsidR="00FB67E9">
        <w:rPr>
          <w:rFonts w:ascii="Times New Roman" w:hAnsi="Times New Roman" w:cs="Times New Roman"/>
          <w:sz w:val="24"/>
          <w:szCs w:val="24"/>
        </w:rPr>
        <w:t xml:space="preserve"> hexagonal en cuyos vértices se encuentran diversos grupos funcionales; </w:t>
      </w:r>
      <w:r w:rsidR="00EF140D">
        <w:rPr>
          <w:rFonts w:ascii="Times New Roman" w:hAnsi="Times New Roman" w:cs="Times New Roman"/>
          <w:sz w:val="24"/>
          <w:szCs w:val="24"/>
        </w:rPr>
        <w:t xml:space="preserve">en las posiciones dos, tres y cinco pueden encontrarse los grupos carboxilos resultados de la substitución. </w:t>
      </w:r>
      <w:r w:rsidR="00FB67E9">
        <w:rPr>
          <w:rFonts w:ascii="Times New Roman" w:hAnsi="Times New Roman" w:cs="Times New Roman"/>
          <w:sz w:val="24"/>
          <w:szCs w:val="24"/>
        </w:rPr>
        <w:t xml:space="preserve">Debido a la </w:t>
      </w:r>
      <w:r w:rsidR="004E6D07">
        <w:rPr>
          <w:rFonts w:ascii="Times New Roman" w:hAnsi="Times New Roman" w:cs="Times New Roman"/>
          <w:sz w:val="24"/>
          <w:szCs w:val="24"/>
        </w:rPr>
        <w:t xml:space="preserve">complejidad de la geometría de esta estructura </w:t>
      </w:r>
      <w:r w:rsidR="004D763A">
        <w:rPr>
          <w:rFonts w:ascii="Times New Roman" w:hAnsi="Times New Roman" w:cs="Times New Roman"/>
          <w:sz w:val="24"/>
          <w:szCs w:val="24"/>
        </w:rPr>
        <w:t>molecular</w:t>
      </w:r>
      <w:r w:rsidR="004E6D07">
        <w:rPr>
          <w:rFonts w:ascii="Times New Roman" w:hAnsi="Times New Roman" w:cs="Times New Roman"/>
          <w:sz w:val="24"/>
          <w:szCs w:val="24"/>
        </w:rPr>
        <w:t xml:space="preserve">, </w:t>
      </w:r>
      <w:r w:rsidR="008C442C">
        <w:rPr>
          <w:rFonts w:ascii="Times New Roman" w:hAnsi="Times New Roman" w:cs="Times New Roman"/>
          <w:sz w:val="24"/>
          <w:szCs w:val="24"/>
        </w:rPr>
        <w:t xml:space="preserve">se consideró una estructura lineal. </w:t>
      </w:r>
      <w:r w:rsidR="003E442A">
        <w:rPr>
          <w:rFonts w:ascii="Times New Roman" w:hAnsi="Times New Roman" w:cs="Times New Roman"/>
          <w:sz w:val="24"/>
          <w:szCs w:val="24"/>
        </w:rPr>
        <w:t xml:space="preserve">A lo largo de esta estructura, se encuentran los grupos carboxilos los cuales serán los sitios de unión de los átomos de plata </w:t>
      </w:r>
      <w:r w:rsidR="00EB1F60">
        <w:rPr>
          <w:rFonts w:ascii="Times New Roman" w:hAnsi="Times New Roman" w:cs="Times New Roman"/>
          <w:sz w:val="24"/>
          <w:szCs w:val="24"/>
        </w:rPr>
        <w:t xml:space="preserve">para posteriormente formar conglomerados (nanopartículas). </w:t>
      </w:r>
    </w:p>
    <w:p w14:paraId="1C6922DE" w14:textId="005317CC" w:rsidR="00EB1F60" w:rsidRPr="00BD4E9C" w:rsidRDefault="00EB1F60" w:rsidP="00BD4E9C">
      <w:pPr>
        <w:jc w:val="both"/>
        <w:rPr>
          <w:rFonts w:ascii="Times New Roman" w:hAnsi="Times New Roman" w:cs="Times New Roman"/>
          <w:sz w:val="24"/>
          <w:szCs w:val="24"/>
        </w:rPr>
      </w:pPr>
      <w:r>
        <w:rPr>
          <w:rFonts w:ascii="Times New Roman" w:hAnsi="Times New Roman" w:cs="Times New Roman"/>
          <w:sz w:val="24"/>
          <w:szCs w:val="24"/>
        </w:rPr>
        <w:t>Como se mencionó previamente los polímeros están compuestos de una gran cantidad de moléculas incluso en bajas concentraciones de solución</w:t>
      </w:r>
      <w:r w:rsidR="00B65BBF">
        <w:rPr>
          <w:rFonts w:ascii="Times New Roman" w:hAnsi="Times New Roman" w:cs="Times New Roman"/>
          <w:sz w:val="24"/>
          <w:szCs w:val="24"/>
        </w:rPr>
        <w:t>,</w:t>
      </w:r>
      <w:r w:rsidR="00186F6B">
        <w:rPr>
          <w:rFonts w:ascii="Times New Roman" w:hAnsi="Times New Roman" w:cs="Times New Roman"/>
          <w:sz w:val="24"/>
          <w:szCs w:val="24"/>
        </w:rPr>
        <w:t xml:space="preserve"> prueba de </w:t>
      </w:r>
      <w:r w:rsidR="00186F6B">
        <w:rPr>
          <w:rFonts w:ascii="Times New Roman" w:hAnsi="Times New Roman" w:cs="Times New Roman"/>
          <w:sz w:val="24"/>
          <w:szCs w:val="24"/>
        </w:rPr>
        <w:t xml:space="preserve">esto son valores del orden de </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0</m:t>
            </m:r>
          </m:sup>
        </m:sSup>
      </m:oMath>
      <w:r w:rsidR="00186F6B">
        <w:rPr>
          <w:rFonts w:ascii="Times New Roman" w:eastAsiaTheme="minorEastAsia" w:hAnsi="Times New Roman" w:cs="Times New Roman"/>
          <w:sz w:val="24"/>
          <w:szCs w:val="24"/>
        </w:rPr>
        <w:t xml:space="preserve"> moléculas para</w:t>
      </w:r>
      <w:r w:rsidR="000F1AFA">
        <w:rPr>
          <w:rFonts w:ascii="Times New Roman" w:eastAsiaTheme="minorEastAsia" w:hAnsi="Times New Roman" w:cs="Times New Roman"/>
          <w:sz w:val="24"/>
          <w:szCs w:val="24"/>
        </w:rPr>
        <w:t xml:space="preserve"> 300 mg de carboximetil celulosa, la gran cantidad de datos aunados a la poca potencia del equipo utilizado en el desarrollo de esta </w:t>
      </w:r>
      <w:r w:rsidR="003D3132">
        <w:rPr>
          <w:rFonts w:ascii="Times New Roman" w:eastAsiaTheme="minorEastAsia" w:hAnsi="Times New Roman" w:cs="Times New Roman"/>
          <w:sz w:val="24"/>
          <w:szCs w:val="24"/>
        </w:rPr>
        <w:t xml:space="preserve">simulación se optó por un ajuste en la cantidad de moléculas de polímero y átomos de plata. </w:t>
      </w:r>
    </w:p>
    <w:p w14:paraId="643B6CAB" w14:textId="370E6FE3" w:rsidR="00DB229D" w:rsidRDefault="00DB229D" w:rsidP="00DB229D">
      <w:pPr>
        <w:pStyle w:val="Ttulo1"/>
        <w:numPr>
          <w:ilvl w:val="0"/>
          <w:numId w:val="1"/>
        </w:numPr>
        <w:spacing w:after="240"/>
        <w:rPr>
          <w:rFonts w:ascii="Times New Roman" w:hAnsi="Times New Roman" w:cs="Times New Roman"/>
          <w:b/>
          <w:color w:val="000000" w:themeColor="text1"/>
          <w:sz w:val="24"/>
          <w:szCs w:val="24"/>
        </w:rPr>
      </w:pPr>
      <w:r w:rsidRPr="00B47CA5">
        <w:rPr>
          <w:rFonts w:ascii="Times New Roman" w:hAnsi="Times New Roman" w:cs="Times New Roman"/>
          <w:b/>
          <w:color w:val="000000" w:themeColor="text1"/>
          <w:sz w:val="24"/>
          <w:szCs w:val="24"/>
        </w:rPr>
        <w:t>Implementación de la simulación</w:t>
      </w:r>
    </w:p>
    <w:p w14:paraId="3FE7331A" w14:textId="58B62E01" w:rsidR="006A0BA7" w:rsidRDefault="00454697" w:rsidP="00454697">
      <w:pPr>
        <w:jc w:val="both"/>
        <w:rPr>
          <w:rFonts w:ascii="Times New Roman" w:hAnsi="Times New Roman" w:cs="Times New Roman"/>
          <w:sz w:val="24"/>
          <w:szCs w:val="24"/>
        </w:rPr>
      </w:pPr>
      <w:r w:rsidRPr="00454697">
        <w:rPr>
          <w:rFonts w:ascii="Times New Roman" w:hAnsi="Times New Roman" w:cs="Times New Roman"/>
          <w:sz w:val="24"/>
          <w:szCs w:val="24"/>
        </w:rPr>
        <w:t xml:space="preserve">En la figura </w:t>
      </w:r>
      <w:r>
        <w:rPr>
          <w:rFonts w:ascii="Times New Roman" w:hAnsi="Times New Roman" w:cs="Times New Roman"/>
          <w:sz w:val="24"/>
          <w:szCs w:val="24"/>
        </w:rPr>
        <w:t xml:space="preserve">1 </w:t>
      </w:r>
      <w:r w:rsidRPr="00454697">
        <w:rPr>
          <w:rFonts w:ascii="Times New Roman" w:hAnsi="Times New Roman" w:cs="Times New Roman"/>
          <w:sz w:val="24"/>
          <w:szCs w:val="24"/>
        </w:rPr>
        <w:t xml:space="preserve">se observa </w:t>
      </w:r>
      <w:r>
        <w:rPr>
          <w:rFonts w:ascii="Times New Roman" w:hAnsi="Times New Roman" w:cs="Times New Roman"/>
          <w:sz w:val="24"/>
          <w:szCs w:val="24"/>
        </w:rPr>
        <w:t xml:space="preserve">una secuencia de la unión de los átomos de plata (puntos amarillos) a los sitios de nucleación </w:t>
      </w:r>
    </w:p>
    <w:p w14:paraId="283E39D6" w14:textId="77777777" w:rsidR="00CF20BC" w:rsidRDefault="007A1854" w:rsidP="00CF20BC">
      <w:pPr>
        <w:keepNext/>
        <w:jc w:val="both"/>
      </w:pPr>
      <w:r>
        <w:rPr>
          <w:rFonts w:ascii="Times New Roman" w:hAnsi="Times New Roman" w:cs="Times New Roman"/>
          <w:b/>
          <w:noProof/>
          <w:color w:val="000000" w:themeColor="text1"/>
          <w:sz w:val="24"/>
          <w:szCs w:val="24"/>
        </w:rPr>
        <w:lastRenderedPageBreak/>
        <mc:AlternateContent>
          <mc:Choice Requires="wpg">
            <w:drawing>
              <wp:inline distT="0" distB="0" distL="0" distR="0" wp14:anchorId="440CCACA" wp14:editId="36783443">
                <wp:extent cx="2160000" cy="5774400"/>
                <wp:effectExtent l="0" t="0" r="0" b="0"/>
                <wp:docPr id="14" name="Grupo 14"/>
                <wp:cNvGraphicFramePr/>
                <a:graphic xmlns:a="http://schemas.openxmlformats.org/drawingml/2006/main">
                  <a:graphicData uri="http://schemas.microsoft.com/office/word/2010/wordprocessingGroup">
                    <wpg:wgp>
                      <wpg:cNvGrpSpPr/>
                      <wpg:grpSpPr>
                        <a:xfrm>
                          <a:off x="0" y="0"/>
                          <a:ext cx="2160000" cy="5774400"/>
                          <a:chOff x="0" y="0"/>
                          <a:chExt cx="2159635" cy="5773642"/>
                        </a:xfrm>
                      </wpg:grpSpPr>
                      <pic:pic xmlns:pic="http://schemas.openxmlformats.org/drawingml/2006/picture">
                        <pic:nvPicPr>
                          <pic:cNvPr id="12" name="Imagen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4391247"/>
                            <a:ext cx="2159635" cy="1382395"/>
                          </a:xfrm>
                          <a:prstGeom prst="rect">
                            <a:avLst/>
                          </a:prstGeom>
                          <a:noFill/>
                          <a:ln>
                            <a:noFill/>
                          </a:ln>
                        </pic:spPr>
                      </pic:pic>
                      <pic:pic xmlns:pic="http://schemas.openxmlformats.org/drawingml/2006/picture">
                        <pic:nvPicPr>
                          <pic:cNvPr id="13" name="Imagen 13"/>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2881424"/>
                            <a:ext cx="2159635" cy="1382395"/>
                          </a:xfrm>
                          <a:prstGeom prst="rect">
                            <a:avLst/>
                          </a:prstGeom>
                          <a:noFill/>
                          <a:ln>
                            <a:noFill/>
                          </a:ln>
                        </pic:spPr>
                      </pic:pic>
                      <pic:pic xmlns:pic="http://schemas.openxmlformats.org/drawingml/2006/picture">
                        <pic:nvPicPr>
                          <pic:cNvPr id="10" name="Imagen 10"/>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1403498"/>
                            <a:ext cx="2159635" cy="1382395"/>
                          </a:xfrm>
                          <a:prstGeom prst="rect">
                            <a:avLst/>
                          </a:prstGeom>
                          <a:noFill/>
                          <a:ln>
                            <a:noFill/>
                          </a:ln>
                        </pic:spPr>
                      </pic:pic>
                      <pic:pic xmlns:pic="http://schemas.openxmlformats.org/drawingml/2006/picture">
                        <pic:nvPicPr>
                          <pic:cNvPr id="11" name="Imagen 11"/>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9635" cy="1382395"/>
                          </a:xfrm>
                          <a:prstGeom prst="rect">
                            <a:avLst/>
                          </a:prstGeom>
                          <a:noFill/>
                          <a:ln>
                            <a:noFill/>
                          </a:ln>
                        </pic:spPr>
                      </pic:pic>
                    </wpg:wgp>
                  </a:graphicData>
                </a:graphic>
              </wp:inline>
            </w:drawing>
          </mc:Choice>
          <mc:Fallback>
            <w:pict>
              <v:group w14:anchorId="7CC9A4A4" id="Grupo 14" o:spid="_x0000_s1026" style="width:170.1pt;height:454.7pt;mso-position-horizontal-relative:char;mso-position-vertical-relative:line" coordsize="21596,577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2" o:spid="_x0000_s1027" type="#_x0000_t75" style="position:absolute;top:43912;width:21596;height:13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">
                  <v:imagedata r:id="rId12" o:title=""/>
                </v:shape>
                <v:shape id="Imagen 13" o:spid="_x0000_s1028" type="#_x0000_t75" style="position:absolute;top:28814;width:21596;height:13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">
                  <v:imagedata r:id="rId13" o:title=""/>
                </v:shape>
                <v:shape id="Imagen 10" o:spid="_x0000_s1029" type="#_x0000_t75" style="position:absolute;top:14034;width:21596;height:13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">
                  <v:imagedata r:id="rId14" o:title=""/>
                </v:shape>
                <v:shape id="Imagen 11" o:spid="_x0000_s1030" type="#_x0000_t75" style="position:absolute;width:21596;height:138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">
                  <v:imagedata r:id="rId15" o:title=""/>
                </v:shape>
                <w10:anchorlock/>
              </v:group>
            </w:pict>
          </mc:Fallback>
        </mc:AlternateContent>
      </w:r>
    </w:p>
    <w:p w14:paraId="600FBDD8" w14:textId="3CF34BBB" w:rsidR="007A1854" w:rsidRPr="00A4476A" w:rsidRDefault="00CF20BC" w:rsidP="00CF20BC">
      <w:pPr>
        <w:pStyle w:val="Descripcin"/>
        <w:jc w:val="both"/>
        <w:rPr>
          <w:rFonts w:ascii="Times New Roman" w:hAnsi="Times New Roman" w:cs="Times New Roman"/>
          <w:i w:val="0"/>
          <w:iCs w:val="0"/>
          <w:color w:val="auto"/>
          <w:sz w:val="20"/>
          <w:szCs w:val="24"/>
        </w:rPr>
      </w:pPr>
      <w:r w:rsidRPr="00A4476A">
        <w:rPr>
          <w:rFonts w:ascii="Times New Roman" w:hAnsi="Times New Roman" w:cs="Times New Roman"/>
          <w:i w:val="0"/>
          <w:iCs w:val="0"/>
          <w:color w:val="auto"/>
          <w:sz w:val="20"/>
          <w:szCs w:val="24"/>
        </w:rPr>
        <w:t xml:space="preserve">Figura </w:t>
      </w:r>
      <w:r w:rsidRPr="00A4476A">
        <w:rPr>
          <w:rFonts w:ascii="Times New Roman" w:hAnsi="Times New Roman" w:cs="Times New Roman"/>
          <w:i w:val="0"/>
          <w:iCs w:val="0"/>
          <w:color w:val="auto"/>
          <w:sz w:val="20"/>
          <w:szCs w:val="24"/>
        </w:rPr>
        <w:fldChar w:fldCharType="begin"/>
      </w:r>
      <w:r w:rsidRPr="00A4476A">
        <w:rPr>
          <w:rFonts w:ascii="Times New Roman" w:hAnsi="Times New Roman" w:cs="Times New Roman"/>
          <w:i w:val="0"/>
          <w:iCs w:val="0"/>
          <w:color w:val="auto"/>
          <w:sz w:val="20"/>
          <w:szCs w:val="24"/>
        </w:rPr>
        <w:instrText xml:space="preserve"> SEQ Figura \* ARABIC </w:instrText>
      </w:r>
      <w:r w:rsidRPr="00A4476A">
        <w:rPr>
          <w:rFonts w:ascii="Times New Roman" w:hAnsi="Times New Roman" w:cs="Times New Roman"/>
          <w:i w:val="0"/>
          <w:iCs w:val="0"/>
          <w:color w:val="auto"/>
          <w:sz w:val="20"/>
          <w:szCs w:val="24"/>
        </w:rPr>
        <w:fldChar w:fldCharType="separate"/>
      </w:r>
      <w:r w:rsidRPr="00A4476A">
        <w:rPr>
          <w:rFonts w:ascii="Times New Roman" w:hAnsi="Times New Roman" w:cs="Times New Roman"/>
          <w:i w:val="0"/>
          <w:iCs w:val="0"/>
          <w:color w:val="auto"/>
          <w:sz w:val="20"/>
          <w:szCs w:val="24"/>
        </w:rPr>
        <w:t>1</w:t>
      </w:r>
      <w:r w:rsidRPr="00A4476A">
        <w:rPr>
          <w:rFonts w:ascii="Times New Roman" w:hAnsi="Times New Roman" w:cs="Times New Roman"/>
          <w:i w:val="0"/>
          <w:iCs w:val="0"/>
          <w:color w:val="auto"/>
          <w:sz w:val="20"/>
          <w:szCs w:val="24"/>
        </w:rPr>
        <w:fldChar w:fldCharType="end"/>
      </w:r>
      <w:r w:rsidR="00A4476A" w:rsidRPr="00A4476A">
        <w:rPr>
          <w:rFonts w:ascii="Times New Roman" w:hAnsi="Times New Roman" w:cs="Times New Roman"/>
          <w:i w:val="0"/>
          <w:iCs w:val="0"/>
          <w:color w:val="auto"/>
          <w:sz w:val="20"/>
          <w:szCs w:val="24"/>
        </w:rPr>
        <w:t xml:space="preserve"> </w:t>
      </w:r>
      <w:r w:rsidRPr="00A4476A">
        <w:rPr>
          <w:rFonts w:ascii="Times New Roman" w:hAnsi="Times New Roman" w:cs="Times New Roman"/>
          <w:i w:val="0"/>
          <w:iCs w:val="0"/>
          <w:color w:val="auto"/>
          <w:sz w:val="20"/>
          <w:szCs w:val="24"/>
        </w:rPr>
        <w:t>Secuencia de la unión de átmos de plata en diferentes tiempos</w:t>
      </w:r>
    </w:p>
    <w:p w14:paraId="3EFFD670" w14:textId="2AAAE03F" w:rsidR="00B47CA5" w:rsidRDefault="00B47CA5" w:rsidP="00B47CA5"/>
    <w:p w14:paraId="23392871" w14:textId="4987FC79" w:rsidR="00695F9B" w:rsidRPr="00B47CA5" w:rsidRDefault="00695F9B" w:rsidP="00B47CA5"/>
    <w:p w14:paraId="68DF4614" w14:textId="4DC20BBC" w:rsidR="00DB229D" w:rsidRDefault="00DB229D" w:rsidP="00DB229D">
      <w:pPr>
        <w:pStyle w:val="Ttulo1"/>
        <w:numPr>
          <w:ilvl w:val="0"/>
          <w:numId w:val="1"/>
        </w:numPr>
        <w:spacing w:after="240"/>
        <w:rPr>
          <w:rFonts w:ascii="Times New Roman" w:hAnsi="Times New Roman" w:cs="Times New Roman"/>
          <w:b/>
          <w:color w:val="000000" w:themeColor="text1"/>
          <w:sz w:val="24"/>
          <w:szCs w:val="24"/>
        </w:rPr>
      </w:pPr>
      <w:r w:rsidRPr="00B47CA5">
        <w:rPr>
          <w:rFonts w:ascii="Times New Roman" w:hAnsi="Times New Roman" w:cs="Times New Roman"/>
          <w:b/>
          <w:color w:val="000000" w:themeColor="text1"/>
          <w:sz w:val="24"/>
          <w:szCs w:val="24"/>
        </w:rPr>
        <w:t>Trabajo a futuro</w:t>
      </w:r>
    </w:p>
    <w:p w14:paraId="28490690" w14:textId="250B8350" w:rsidR="002024A4" w:rsidRPr="00821567" w:rsidRDefault="00821567" w:rsidP="002024A4">
      <w:pPr>
        <w:rPr>
          <w:rFonts w:ascii="Times New Roman" w:hAnsi="Times New Roman" w:cs="Times New Roman"/>
          <w:sz w:val="24"/>
          <w:szCs w:val="24"/>
        </w:rPr>
      </w:pPr>
      <w:r>
        <w:rPr>
          <w:rFonts w:ascii="Times New Roman" w:hAnsi="Times New Roman" w:cs="Times New Roman"/>
          <w:sz w:val="24"/>
          <w:szCs w:val="24"/>
        </w:rPr>
        <w:t>Co</w:t>
      </w:r>
      <w:r w:rsidR="003D3132">
        <w:rPr>
          <w:rFonts w:ascii="Times New Roman" w:hAnsi="Times New Roman" w:cs="Times New Roman"/>
          <w:sz w:val="24"/>
          <w:szCs w:val="24"/>
        </w:rPr>
        <w:t xml:space="preserve">mo se mencionó previamente </w:t>
      </w:r>
    </w:p>
    <w:p w14:paraId="0F16E2A7" w14:textId="1B365245" w:rsidR="001A61D6" w:rsidRDefault="001A61D6" w:rsidP="001A61D6">
      <w:pPr>
        <w:pStyle w:val="Ttulo1"/>
        <w:numPr>
          <w:ilvl w:val="0"/>
          <w:numId w:val="1"/>
        </w:numPr>
        <w:spacing w:after="240"/>
        <w:rPr>
          <w:rFonts w:ascii="Times New Roman" w:hAnsi="Times New Roman" w:cs="Times New Roman"/>
          <w:b/>
          <w:color w:val="000000" w:themeColor="text1"/>
          <w:sz w:val="24"/>
          <w:szCs w:val="24"/>
        </w:rPr>
      </w:pPr>
      <w:r w:rsidRPr="00B47CA5">
        <w:rPr>
          <w:rFonts w:ascii="Times New Roman" w:hAnsi="Times New Roman" w:cs="Times New Roman"/>
          <w:b/>
          <w:color w:val="000000" w:themeColor="text1"/>
          <w:sz w:val="24"/>
          <w:szCs w:val="24"/>
        </w:rPr>
        <w:t>Agradecimientos</w:t>
      </w:r>
    </w:p>
    <w:p w14:paraId="0DFEF0FB" w14:textId="0AE64FF8" w:rsidR="00821567" w:rsidRPr="00821567" w:rsidRDefault="00821567" w:rsidP="00821567">
      <w:pPr>
        <w:jc w:val="both"/>
        <w:rPr>
          <w:rFonts w:ascii="Times New Roman" w:hAnsi="Times New Roman" w:cs="Times New Roman"/>
          <w:sz w:val="24"/>
          <w:szCs w:val="24"/>
        </w:rPr>
      </w:pPr>
      <w:r>
        <w:rPr>
          <w:rFonts w:ascii="Times New Roman" w:hAnsi="Times New Roman" w:cs="Times New Roman"/>
          <w:sz w:val="24"/>
          <w:szCs w:val="24"/>
        </w:rPr>
        <w:t xml:space="preserve">Este trabajo fue realizado durante el curso de Simulación </w:t>
      </w:r>
      <w:r w:rsidR="006A0BA7">
        <w:rPr>
          <w:rFonts w:ascii="Times New Roman" w:hAnsi="Times New Roman" w:cs="Times New Roman"/>
          <w:sz w:val="24"/>
          <w:szCs w:val="24"/>
        </w:rPr>
        <w:t xml:space="preserve">Computacional </w:t>
      </w:r>
      <w:r>
        <w:rPr>
          <w:rFonts w:ascii="Times New Roman" w:hAnsi="Times New Roman" w:cs="Times New Roman"/>
          <w:sz w:val="24"/>
          <w:szCs w:val="24"/>
        </w:rPr>
        <w:t>de Nanoestructuras durante el semestre de agosto-diciembre bajo la supervisión</w:t>
      </w:r>
      <w:r w:rsidR="006A0BA7">
        <w:rPr>
          <w:rFonts w:ascii="Times New Roman" w:hAnsi="Times New Roman" w:cs="Times New Roman"/>
          <w:sz w:val="24"/>
          <w:szCs w:val="24"/>
        </w:rPr>
        <w:t xml:space="preserve"> de la Dra. </w:t>
      </w:r>
      <w:r w:rsidR="006A0BA7" w:rsidRPr="006A0BA7">
        <w:rPr>
          <w:rFonts w:ascii="Times New Roman" w:hAnsi="Times New Roman" w:cs="Times New Roman"/>
          <w:sz w:val="24"/>
          <w:szCs w:val="24"/>
        </w:rPr>
        <w:t xml:space="preserve">Elisa </w:t>
      </w:r>
      <w:hyperlink r:id="rId16" w:history="1">
        <w:r w:rsidR="006A0BA7" w:rsidRPr="006A0BA7">
          <w:rPr>
            <w:rStyle w:val="Hipervnculo"/>
            <w:rFonts w:ascii="Times New Roman" w:hAnsi="Times New Roman" w:cs="Times New Roman"/>
            <w:color w:val="auto"/>
            <w:sz w:val="24"/>
            <w:szCs w:val="24"/>
            <w:shd w:val="clear" w:color="auto" w:fill="FFFFFF"/>
          </w:rPr>
          <w:t>Schaeffer</w:t>
        </w:r>
      </w:hyperlink>
      <w:r w:rsidR="00B65BBF">
        <w:rPr>
          <w:rFonts w:ascii="Times New Roman" w:hAnsi="Times New Roman" w:cs="Times New Roman"/>
          <w:sz w:val="24"/>
          <w:szCs w:val="24"/>
        </w:rPr>
        <w:t>.</w:t>
      </w:r>
      <w:r w:rsidRPr="006A0BA7">
        <w:rPr>
          <w:rFonts w:ascii="Times New Roman" w:hAnsi="Times New Roman" w:cs="Times New Roman"/>
          <w:sz w:val="24"/>
          <w:szCs w:val="24"/>
        </w:rPr>
        <w:t xml:space="preserve">  </w:t>
      </w:r>
    </w:p>
    <w:p w14:paraId="6C965C65" w14:textId="4331632B" w:rsidR="00B47CA5" w:rsidRPr="00B47CA5" w:rsidRDefault="00B47CA5" w:rsidP="00B47CA5">
      <w:pPr>
        <w:pStyle w:val="Ttulo1"/>
        <w:numPr>
          <w:ilvl w:val="0"/>
          <w:numId w:val="1"/>
        </w:numPr>
        <w:spacing w:after="240"/>
        <w:rPr>
          <w:rFonts w:ascii="Times New Roman" w:hAnsi="Times New Roman" w:cs="Times New Roman"/>
          <w:b/>
          <w:color w:val="000000" w:themeColor="text1"/>
          <w:sz w:val="24"/>
          <w:szCs w:val="24"/>
        </w:rPr>
      </w:pPr>
      <w:r w:rsidRPr="00B47CA5">
        <w:rPr>
          <w:rFonts w:ascii="Times New Roman" w:hAnsi="Times New Roman" w:cs="Times New Roman"/>
          <w:b/>
          <w:color w:val="000000" w:themeColor="text1"/>
          <w:sz w:val="24"/>
          <w:szCs w:val="24"/>
        </w:rPr>
        <w:t>Referencias</w:t>
      </w:r>
    </w:p>
    <w:p w14:paraId="5B4F2D46" w14:textId="1991D6B3" w:rsidR="00B65BBF" w:rsidRPr="00B65BBF" w:rsidRDefault="00B65BBF" w:rsidP="00B65BBF">
      <w:pPr>
        <w:widowControl w:val="0"/>
        <w:autoSpaceDE w:val="0"/>
        <w:autoSpaceDN w:val="0"/>
        <w:adjustRightInd w:val="0"/>
        <w:spacing w:line="240" w:lineRule="auto"/>
        <w:ind w:left="640" w:hanging="640"/>
        <w:jc w:val="both"/>
        <w:rPr>
          <w:rFonts w:ascii="Times New Roman" w:hAnsi="Times New Roman" w:cs="Times New Roman"/>
          <w:sz w:val="24"/>
          <w:szCs w:val="24"/>
        </w:rPr>
      </w:pPr>
      <w:r>
        <w:fldChar w:fldCharType="begin" w:fldLock="1"/>
      </w:r>
      <w:r>
        <w:instrText xml:space="preserve">ADDIN Mendeley Bibliography CSL_BIBLIOGRAPHY </w:instrText>
      </w:r>
      <w:r>
        <w:fldChar w:fldCharType="separate"/>
      </w:r>
      <w:r w:rsidRPr="00B65BBF">
        <w:rPr>
          <w:rFonts w:ascii="Calibri" w:hAnsi="Calibri" w:cs="Calibri"/>
          <w:noProof/>
          <w:szCs w:val="24"/>
        </w:rPr>
        <w:t>[1]</w:t>
      </w:r>
      <w:r w:rsidRPr="00B65BBF">
        <w:rPr>
          <w:rFonts w:ascii="Calibri" w:hAnsi="Calibri" w:cs="Calibri"/>
          <w:noProof/>
          <w:szCs w:val="24"/>
        </w:rPr>
        <w:tab/>
      </w:r>
      <w:r w:rsidRPr="00B65BBF">
        <w:rPr>
          <w:rFonts w:ascii="Times New Roman" w:hAnsi="Times New Roman" w:cs="Times New Roman"/>
          <w:sz w:val="24"/>
          <w:szCs w:val="24"/>
        </w:rPr>
        <w:t>B. KUMAR, K. SMITA, A. DEBUT, and L. CUMBAL, “Extracellular green synthesis of silver nanoparticles using Amazonian fruit Araza (Eugenia stipitata McVaugh),” Trans. Nonferrous Met. Soc. China, vol. 26, no. 9, pp. 2363–2371, Sep. 2016.</w:t>
      </w:r>
    </w:p>
    <w:p w14:paraId="0788C687" w14:textId="77777777" w:rsidR="00B65BBF" w:rsidRPr="00B65BBF" w:rsidRDefault="00B65BBF" w:rsidP="00B65BBF">
      <w:pPr>
        <w:widowControl w:val="0"/>
        <w:autoSpaceDE w:val="0"/>
        <w:autoSpaceDN w:val="0"/>
        <w:adjustRightInd w:val="0"/>
        <w:spacing w:line="240" w:lineRule="auto"/>
        <w:ind w:left="640" w:hanging="640"/>
        <w:rPr>
          <w:rFonts w:ascii="Times New Roman" w:hAnsi="Times New Roman" w:cs="Times New Roman"/>
          <w:sz w:val="24"/>
          <w:szCs w:val="24"/>
        </w:rPr>
      </w:pPr>
      <w:r w:rsidRPr="00B65BBF">
        <w:rPr>
          <w:rFonts w:ascii="Times New Roman" w:hAnsi="Times New Roman" w:cs="Times New Roman"/>
          <w:sz w:val="24"/>
          <w:szCs w:val="24"/>
        </w:rPr>
        <w:t>[2]</w:t>
      </w:r>
      <w:r w:rsidRPr="00B65BBF">
        <w:rPr>
          <w:rFonts w:ascii="Times New Roman" w:hAnsi="Times New Roman" w:cs="Times New Roman"/>
          <w:sz w:val="24"/>
          <w:szCs w:val="24"/>
        </w:rPr>
        <w:tab/>
        <w:t>T. M. Abdelghany et al., “Recent Advances in Green Synthesis of Silver Nanoparticles and Their Applications: About Future Directions. A Review,” Bionanoscience, 2017.</w:t>
      </w:r>
    </w:p>
    <w:p w14:paraId="2534D255" w14:textId="77777777" w:rsidR="00B65BBF" w:rsidRPr="00B65BBF" w:rsidRDefault="00B65BBF" w:rsidP="00B65BBF">
      <w:pPr>
        <w:widowControl w:val="0"/>
        <w:autoSpaceDE w:val="0"/>
        <w:autoSpaceDN w:val="0"/>
        <w:adjustRightInd w:val="0"/>
        <w:spacing w:line="240" w:lineRule="auto"/>
        <w:ind w:left="640" w:hanging="640"/>
        <w:rPr>
          <w:rFonts w:ascii="Times New Roman" w:hAnsi="Times New Roman" w:cs="Times New Roman"/>
          <w:sz w:val="24"/>
          <w:szCs w:val="24"/>
        </w:rPr>
      </w:pPr>
      <w:r w:rsidRPr="00B65BBF">
        <w:rPr>
          <w:rFonts w:ascii="Times New Roman" w:hAnsi="Times New Roman" w:cs="Times New Roman"/>
          <w:sz w:val="24"/>
          <w:szCs w:val="24"/>
        </w:rPr>
        <w:t>[3]</w:t>
      </w:r>
      <w:r w:rsidRPr="00B65BBF">
        <w:rPr>
          <w:rFonts w:ascii="Times New Roman" w:hAnsi="Times New Roman" w:cs="Times New Roman"/>
          <w:sz w:val="24"/>
          <w:szCs w:val="24"/>
        </w:rPr>
        <w:tab/>
        <w:t>M. A. Garza-Navarro, J. A. Aguirre-Rosales, E. E. Llanas-Vázquez, I. E. Moreno-Cortez, A. Torres-Castro, and V. González-González, “Totally ecofriendly synthesis of silver nanoparticles from aqueous dissolutions of polysaccharides,” Int. J. Polym. Sci., vol. 2013, no. Cmc, 2013.</w:t>
      </w:r>
    </w:p>
    <w:p w14:paraId="7675BD93" w14:textId="77777777" w:rsidR="00B65BBF" w:rsidRPr="00B65BBF" w:rsidRDefault="00B65BBF" w:rsidP="00B65BBF">
      <w:pPr>
        <w:widowControl w:val="0"/>
        <w:autoSpaceDE w:val="0"/>
        <w:autoSpaceDN w:val="0"/>
        <w:adjustRightInd w:val="0"/>
        <w:spacing w:line="240" w:lineRule="auto"/>
        <w:ind w:left="640" w:hanging="640"/>
        <w:jc w:val="both"/>
        <w:rPr>
          <w:rFonts w:ascii="Calibri" w:hAnsi="Calibri" w:cs="Calibri"/>
          <w:noProof/>
        </w:rPr>
      </w:pPr>
      <w:r w:rsidRPr="00B65BBF">
        <w:rPr>
          <w:rFonts w:ascii="Times New Roman" w:hAnsi="Times New Roman" w:cs="Times New Roman"/>
          <w:sz w:val="24"/>
          <w:szCs w:val="24"/>
        </w:rPr>
        <w:t>[4]</w:t>
      </w:r>
      <w:r w:rsidRPr="00B65BBF">
        <w:rPr>
          <w:rFonts w:ascii="Times New Roman" w:hAnsi="Times New Roman" w:cs="Times New Roman"/>
          <w:sz w:val="24"/>
          <w:szCs w:val="24"/>
        </w:rPr>
        <w:tab/>
        <w:t>B. M. Cerrutti, M. Zambon, J. D. Megiatto, and E. Frollini, “Synthesis of carboxymethylcelluloses with different degrees of substitution and their performance as renewable stabilizing agents for aqueous ceramic suspensions,” 2017.</w:t>
      </w:r>
    </w:p>
    <w:p w14:paraId="03C30B55" w14:textId="1DF6A12C" w:rsidR="00B47CA5" w:rsidRPr="00B47CA5" w:rsidRDefault="00B65BBF" w:rsidP="00B47CA5">
      <w:r>
        <w:fldChar w:fldCharType="end"/>
      </w:r>
    </w:p>
    <w:p w14:paraId="3685FABB" w14:textId="77777777" w:rsidR="001A61D6" w:rsidRPr="00B47CA5" w:rsidRDefault="001A61D6" w:rsidP="001A61D6">
      <w:pPr>
        <w:rPr>
          <w:sz w:val="24"/>
        </w:rPr>
      </w:pPr>
    </w:p>
    <w:p w14:paraId="39766BEB" w14:textId="77777777" w:rsidR="001A61D6" w:rsidRPr="00B47CA5" w:rsidRDefault="001A61D6" w:rsidP="001A61D6">
      <w:pPr>
        <w:rPr>
          <w:sz w:val="24"/>
        </w:rPr>
      </w:pPr>
    </w:p>
    <w:p w14:paraId="19CC797E" w14:textId="77777777" w:rsidR="001A61D6" w:rsidRPr="00B47CA5" w:rsidRDefault="001A61D6" w:rsidP="001A61D6">
      <w:pPr>
        <w:rPr>
          <w:sz w:val="24"/>
        </w:rPr>
      </w:pPr>
    </w:p>
    <w:p w14:paraId="49FE4A08" w14:textId="77777777" w:rsidR="001A61D6" w:rsidRPr="00B47CA5" w:rsidRDefault="001A61D6" w:rsidP="001A61D6">
      <w:pPr>
        <w:rPr>
          <w:sz w:val="24"/>
        </w:rPr>
      </w:pPr>
    </w:p>
    <w:p w14:paraId="453952E5" w14:textId="68FFE424" w:rsidR="00B3735F" w:rsidRPr="00A01ECE" w:rsidRDefault="00B3735F" w:rsidP="00C764FD">
      <w:pPr>
        <w:jc w:val="both"/>
        <w:rPr>
          <w:rFonts w:ascii="Times New Roman" w:hAnsi="Times New Roman" w:cs="Times New Roman"/>
          <w:sz w:val="24"/>
          <w:szCs w:val="24"/>
        </w:rPr>
      </w:pPr>
    </w:p>
    <w:p w14:paraId="3C51CA70" w14:textId="77777777" w:rsidR="005B4846" w:rsidRPr="00A01ECE" w:rsidRDefault="005B4846" w:rsidP="00C764FD">
      <w:pPr>
        <w:jc w:val="both"/>
        <w:rPr>
          <w:rFonts w:ascii="Times New Roman" w:hAnsi="Times New Roman" w:cs="Times New Roman"/>
          <w:sz w:val="24"/>
          <w:szCs w:val="24"/>
        </w:rPr>
      </w:pPr>
    </w:p>
    <w:sectPr w:rsidR="005B4846" w:rsidRPr="00A01ECE" w:rsidSect="00EC2B49">
      <w:type w:val="continuous"/>
      <w:pgSz w:w="11906" w:h="16838"/>
      <w:pgMar w:top="1417" w:right="1701" w:bottom="1417"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10AB1" w14:textId="77777777" w:rsidR="00B8456E" w:rsidRDefault="00B8456E" w:rsidP="009F3459">
      <w:pPr>
        <w:spacing w:after="0" w:line="240" w:lineRule="auto"/>
      </w:pPr>
      <w:r>
        <w:separator/>
      </w:r>
    </w:p>
  </w:endnote>
  <w:endnote w:type="continuationSeparator" w:id="0">
    <w:p w14:paraId="5171A71F" w14:textId="77777777" w:rsidR="00B8456E" w:rsidRDefault="00B8456E" w:rsidP="009F3459">
      <w:pPr>
        <w:spacing w:after="0" w:line="240" w:lineRule="auto"/>
      </w:pPr>
      <w:r>
        <w:continuationSeparator/>
      </w:r>
    </w:p>
  </w:endnote>
  <w:endnote w:type="continuationNotice" w:id="1">
    <w:p w14:paraId="0017333B" w14:textId="77777777" w:rsidR="00B8456E" w:rsidRDefault="00B845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75F54" w14:textId="77777777" w:rsidR="00B8456E" w:rsidRDefault="00B8456E" w:rsidP="009F3459">
      <w:pPr>
        <w:spacing w:after="0" w:line="240" w:lineRule="auto"/>
      </w:pPr>
      <w:r>
        <w:separator/>
      </w:r>
    </w:p>
  </w:footnote>
  <w:footnote w:type="continuationSeparator" w:id="0">
    <w:p w14:paraId="79BF2BBF" w14:textId="77777777" w:rsidR="00B8456E" w:rsidRDefault="00B8456E" w:rsidP="009F3459">
      <w:pPr>
        <w:spacing w:after="0" w:line="240" w:lineRule="auto"/>
      </w:pPr>
      <w:r>
        <w:continuationSeparator/>
      </w:r>
    </w:p>
  </w:footnote>
  <w:footnote w:type="continuationNotice" w:id="1">
    <w:p w14:paraId="767A4F9A" w14:textId="77777777" w:rsidR="00B8456E" w:rsidRDefault="00B8456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53403A"/>
    <w:multiLevelType w:val="hybridMultilevel"/>
    <w:tmpl w:val="6C0A2B1E"/>
    <w:lvl w:ilvl="0" w:tplc="FFFFFFFF">
      <w:start w:val="1"/>
      <w:numFmt w:val="decimal"/>
      <w:lvlText w:val="%1."/>
      <w:lvlJc w:val="left"/>
      <w:pPr>
        <w:ind w:left="720" w:hanging="360"/>
      </w:pPr>
    </w:lvl>
    <w:lvl w:ilvl="1" w:tplc="6782781E">
      <w:start w:val="1"/>
      <w:numFmt w:val="bullet"/>
      <w:lvlText w:val="o"/>
      <w:lvlJc w:val="left"/>
      <w:pPr>
        <w:ind w:left="1440" w:hanging="360"/>
      </w:pPr>
      <w:rPr>
        <w:rFonts w:ascii="Courier New" w:hAnsi="Courier New" w:hint="default"/>
      </w:rPr>
    </w:lvl>
    <w:lvl w:ilvl="2" w:tplc="9496E0A4">
      <w:start w:val="1"/>
      <w:numFmt w:val="bullet"/>
      <w:lvlText w:val=""/>
      <w:lvlJc w:val="left"/>
      <w:pPr>
        <w:ind w:left="2160" w:hanging="360"/>
      </w:pPr>
      <w:rPr>
        <w:rFonts w:ascii="Wingdings" w:hAnsi="Wingdings" w:hint="default"/>
      </w:rPr>
    </w:lvl>
    <w:lvl w:ilvl="3" w:tplc="80EA149C">
      <w:start w:val="1"/>
      <w:numFmt w:val="bullet"/>
      <w:lvlText w:val=""/>
      <w:lvlJc w:val="left"/>
      <w:pPr>
        <w:ind w:left="2880" w:hanging="360"/>
      </w:pPr>
      <w:rPr>
        <w:rFonts w:ascii="Symbol" w:hAnsi="Symbol" w:hint="default"/>
      </w:rPr>
    </w:lvl>
    <w:lvl w:ilvl="4" w:tplc="F9EA3228">
      <w:start w:val="1"/>
      <w:numFmt w:val="bullet"/>
      <w:lvlText w:val="o"/>
      <w:lvlJc w:val="left"/>
      <w:pPr>
        <w:ind w:left="3600" w:hanging="360"/>
      </w:pPr>
      <w:rPr>
        <w:rFonts w:ascii="Courier New" w:hAnsi="Courier New" w:hint="default"/>
      </w:rPr>
    </w:lvl>
    <w:lvl w:ilvl="5" w:tplc="72F6ACC4">
      <w:start w:val="1"/>
      <w:numFmt w:val="bullet"/>
      <w:lvlText w:val=""/>
      <w:lvlJc w:val="left"/>
      <w:pPr>
        <w:ind w:left="4320" w:hanging="360"/>
      </w:pPr>
      <w:rPr>
        <w:rFonts w:ascii="Wingdings" w:hAnsi="Wingdings" w:hint="default"/>
      </w:rPr>
    </w:lvl>
    <w:lvl w:ilvl="6" w:tplc="71E49EFA">
      <w:start w:val="1"/>
      <w:numFmt w:val="bullet"/>
      <w:lvlText w:val=""/>
      <w:lvlJc w:val="left"/>
      <w:pPr>
        <w:ind w:left="5040" w:hanging="360"/>
      </w:pPr>
      <w:rPr>
        <w:rFonts w:ascii="Symbol" w:hAnsi="Symbol" w:hint="default"/>
      </w:rPr>
    </w:lvl>
    <w:lvl w:ilvl="7" w:tplc="883E4C5C">
      <w:start w:val="1"/>
      <w:numFmt w:val="bullet"/>
      <w:lvlText w:val="o"/>
      <w:lvlJc w:val="left"/>
      <w:pPr>
        <w:ind w:left="5760" w:hanging="360"/>
      </w:pPr>
      <w:rPr>
        <w:rFonts w:ascii="Courier New" w:hAnsi="Courier New" w:hint="default"/>
      </w:rPr>
    </w:lvl>
    <w:lvl w:ilvl="8" w:tplc="B630C558">
      <w:start w:val="1"/>
      <w:numFmt w:val="bullet"/>
      <w:lvlText w:val=""/>
      <w:lvlJc w:val="left"/>
      <w:pPr>
        <w:ind w:left="6480" w:hanging="360"/>
      </w:pPr>
      <w:rPr>
        <w:rFonts w:ascii="Wingdings" w:hAnsi="Wingdings" w:hint="default"/>
      </w:rPr>
    </w:lvl>
  </w:abstractNum>
  <w:abstractNum w:abstractNumId="1" w15:restartNumberingAfterBreak="0">
    <w:nsid w:val="149079AC"/>
    <w:multiLevelType w:val="multilevel"/>
    <w:tmpl w:val="09CC10A0"/>
    <w:lvl w:ilvl="0">
      <w:start w:val="2"/>
      <w:numFmt w:val="decimal"/>
      <w:lvlText w:val="%1"/>
      <w:lvlJc w:val="left"/>
      <w:pPr>
        <w:ind w:left="360" w:hanging="360"/>
      </w:pPr>
      <w:rPr>
        <w:rFonts w:asciiTheme="minorHAnsi" w:hAnsiTheme="minorHAnsi" w:cstheme="minorBidi" w:hint="default"/>
        <w:sz w:val="22"/>
      </w:rPr>
    </w:lvl>
    <w:lvl w:ilvl="1">
      <w:start w:val="1"/>
      <w:numFmt w:val="decimal"/>
      <w:lvlText w:val="%1.%2"/>
      <w:lvlJc w:val="left"/>
      <w:pPr>
        <w:ind w:left="360" w:hanging="360"/>
      </w:pPr>
      <w:rPr>
        <w:rFonts w:asciiTheme="minorHAnsi" w:hAnsiTheme="minorHAnsi" w:cstheme="minorBidi" w:hint="default"/>
        <w:sz w:val="22"/>
      </w:rPr>
    </w:lvl>
    <w:lvl w:ilvl="2">
      <w:start w:val="1"/>
      <w:numFmt w:val="decimal"/>
      <w:lvlText w:val="%1.%2.%3"/>
      <w:lvlJc w:val="left"/>
      <w:pPr>
        <w:ind w:left="720" w:hanging="720"/>
      </w:pPr>
      <w:rPr>
        <w:rFonts w:asciiTheme="minorHAnsi" w:hAnsiTheme="minorHAnsi" w:cstheme="minorBidi" w:hint="default"/>
        <w:sz w:val="22"/>
      </w:rPr>
    </w:lvl>
    <w:lvl w:ilvl="3">
      <w:start w:val="1"/>
      <w:numFmt w:val="decimal"/>
      <w:lvlText w:val="%1.%2.%3.%4"/>
      <w:lvlJc w:val="left"/>
      <w:pPr>
        <w:ind w:left="720" w:hanging="720"/>
      </w:pPr>
      <w:rPr>
        <w:rFonts w:asciiTheme="minorHAnsi" w:hAnsiTheme="minorHAnsi" w:cstheme="minorBidi" w:hint="default"/>
        <w:sz w:val="22"/>
      </w:rPr>
    </w:lvl>
    <w:lvl w:ilvl="4">
      <w:start w:val="1"/>
      <w:numFmt w:val="decimal"/>
      <w:lvlText w:val="%1.%2.%3.%4.%5"/>
      <w:lvlJc w:val="left"/>
      <w:pPr>
        <w:ind w:left="1080" w:hanging="1080"/>
      </w:pPr>
      <w:rPr>
        <w:rFonts w:asciiTheme="minorHAnsi" w:hAnsiTheme="minorHAnsi" w:cstheme="minorBidi" w:hint="default"/>
        <w:sz w:val="22"/>
      </w:rPr>
    </w:lvl>
    <w:lvl w:ilvl="5">
      <w:start w:val="1"/>
      <w:numFmt w:val="decimal"/>
      <w:lvlText w:val="%1.%2.%3.%4.%5.%6"/>
      <w:lvlJc w:val="left"/>
      <w:pPr>
        <w:ind w:left="1080" w:hanging="1080"/>
      </w:pPr>
      <w:rPr>
        <w:rFonts w:asciiTheme="minorHAnsi" w:hAnsiTheme="minorHAnsi" w:cstheme="minorBidi" w:hint="default"/>
        <w:sz w:val="22"/>
      </w:rPr>
    </w:lvl>
    <w:lvl w:ilvl="6">
      <w:start w:val="1"/>
      <w:numFmt w:val="decimal"/>
      <w:lvlText w:val="%1.%2.%3.%4.%5.%6.%7"/>
      <w:lvlJc w:val="left"/>
      <w:pPr>
        <w:ind w:left="1440" w:hanging="1440"/>
      </w:pPr>
      <w:rPr>
        <w:rFonts w:asciiTheme="minorHAnsi" w:hAnsiTheme="minorHAnsi" w:cstheme="minorBidi" w:hint="default"/>
        <w:sz w:val="22"/>
      </w:rPr>
    </w:lvl>
    <w:lvl w:ilvl="7">
      <w:start w:val="1"/>
      <w:numFmt w:val="decimal"/>
      <w:lvlText w:val="%1.%2.%3.%4.%5.%6.%7.%8"/>
      <w:lvlJc w:val="left"/>
      <w:pPr>
        <w:ind w:left="1440" w:hanging="1440"/>
      </w:pPr>
      <w:rPr>
        <w:rFonts w:asciiTheme="minorHAnsi" w:hAnsiTheme="minorHAnsi" w:cstheme="minorBidi" w:hint="default"/>
        <w:sz w:val="22"/>
      </w:rPr>
    </w:lvl>
    <w:lvl w:ilvl="8">
      <w:start w:val="1"/>
      <w:numFmt w:val="decimal"/>
      <w:lvlText w:val="%1.%2.%3.%4.%5.%6.%7.%8.%9"/>
      <w:lvlJc w:val="left"/>
      <w:pPr>
        <w:ind w:left="1800" w:hanging="1800"/>
      </w:pPr>
      <w:rPr>
        <w:rFonts w:asciiTheme="minorHAnsi" w:hAnsiTheme="minorHAnsi" w:cstheme="minorBidi" w:hint="default"/>
        <w:sz w:val="22"/>
      </w:rPr>
    </w:lvl>
  </w:abstractNum>
  <w:abstractNum w:abstractNumId="2" w15:restartNumberingAfterBreak="0">
    <w:nsid w:val="1F117CE7"/>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F8703C0"/>
    <w:multiLevelType w:val="hybridMultilevel"/>
    <w:tmpl w:val="FC527FB4"/>
    <w:lvl w:ilvl="0" w:tplc="7F8A3300">
      <w:start w:val="1"/>
      <w:numFmt w:val="bullet"/>
      <w:lvlText w:val=""/>
      <w:lvlJc w:val="left"/>
      <w:pPr>
        <w:ind w:left="720" w:hanging="360"/>
      </w:pPr>
      <w:rPr>
        <w:rFonts w:ascii="Symbol" w:hAnsi="Symbol" w:hint="default"/>
      </w:rPr>
    </w:lvl>
    <w:lvl w:ilvl="1" w:tplc="E6782200">
      <w:start w:val="1"/>
      <w:numFmt w:val="bullet"/>
      <w:lvlText w:val="o"/>
      <w:lvlJc w:val="left"/>
      <w:pPr>
        <w:ind w:left="1440" w:hanging="360"/>
      </w:pPr>
      <w:rPr>
        <w:rFonts w:ascii="Courier New" w:hAnsi="Courier New" w:hint="default"/>
      </w:rPr>
    </w:lvl>
    <w:lvl w:ilvl="2" w:tplc="DD4AE6B6">
      <w:start w:val="1"/>
      <w:numFmt w:val="bullet"/>
      <w:lvlText w:val=""/>
      <w:lvlJc w:val="left"/>
      <w:pPr>
        <w:ind w:left="2160" w:hanging="360"/>
      </w:pPr>
      <w:rPr>
        <w:rFonts w:ascii="Wingdings" w:hAnsi="Wingdings" w:hint="default"/>
      </w:rPr>
    </w:lvl>
    <w:lvl w:ilvl="3" w:tplc="7A765DA0">
      <w:start w:val="1"/>
      <w:numFmt w:val="bullet"/>
      <w:lvlText w:val=""/>
      <w:lvlJc w:val="left"/>
      <w:pPr>
        <w:ind w:left="2880" w:hanging="360"/>
      </w:pPr>
      <w:rPr>
        <w:rFonts w:ascii="Symbol" w:hAnsi="Symbol" w:hint="default"/>
      </w:rPr>
    </w:lvl>
    <w:lvl w:ilvl="4" w:tplc="1586FF10">
      <w:start w:val="1"/>
      <w:numFmt w:val="bullet"/>
      <w:lvlText w:val="o"/>
      <w:lvlJc w:val="left"/>
      <w:pPr>
        <w:ind w:left="3600" w:hanging="360"/>
      </w:pPr>
      <w:rPr>
        <w:rFonts w:ascii="Courier New" w:hAnsi="Courier New" w:hint="default"/>
      </w:rPr>
    </w:lvl>
    <w:lvl w:ilvl="5" w:tplc="C5166690">
      <w:start w:val="1"/>
      <w:numFmt w:val="bullet"/>
      <w:lvlText w:val=""/>
      <w:lvlJc w:val="left"/>
      <w:pPr>
        <w:ind w:left="4320" w:hanging="360"/>
      </w:pPr>
      <w:rPr>
        <w:rFonts w:ascii="Wingdings" w:hAnsi="Wingdings" w:hint="default"/>
      </w:rPr>
    </w:lvl>
    <w:lvl w:ilvl="6" w:tplc="4140A1A0">
      <w:start w:val="1"/>
      <w:numFmt w:val="bullet"/>
      <w:lvlText w:val=""/>
      <w:lvlJc w:val="left"/>
      <w:pPr>
        <w:ind w:left="5040" w:hanging="360"/>
      </w:pPr>
      <w:rPr>
        <w:rFonts w:ascii="Symbol" w:hAnsi="Symbol" w:hint="default"/>
      </w:rPr>
    </w:lvl>
    <w:lvl w:ilvl="7" w:tplc="EF728E3C">
      <w:start w:val="1"/>
      <w:numFmt w:val="bullet"/>
      <w:lvlText w:val="o"/>
      <w:lvlJc w:val="left"/>
      <w:pPr>
        <w:ind w:left="5760" w:hanging="360"/>
      </w:pPr>
      <w:rPr>
        <w:rFonts w:ascii="Courier New" w:hAnsi="Courier New" w:hint="default"/>
      </w:rPr>
    </w:lvl>
    <w:lvl w:ilvl="8" w:tplc="11E27B90">
      <w:start w:val="1"/>
      <w:numFmt w:val="bullet"/>
      <w:lvlText w:val=""/>
      <w:lvlJc w:val="left"/>
      <w:pPr>
        <w:ind w:left="6480" w:hanging="360"/>
      </w:pPr>
      <w:rPr>
        <w:rFonts w:ascii="Wingdings" w:hAnsi="Wingdings" w:hint="default"/>
      </w:rPr>
    </w:lvl>
  </w:abstractNum>
  <w:abstractNum w:abstractNumId="4" w15:restartNumberingAfterBreak="0">
    <w:nsid w:val="3EC84EF4"/>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D97A09"/>
    <w:multiLevelType w:val="hybridMultilevel"/>
    <w:tmpl w:val="54DAC0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C994FC2"/>
    <w:multiLevelType w:val="hybridMultilevel"/>
    <w:tmpl w:val="F1A29C3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E216C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26B7E2B"/>
    <w:multiLevelType w:val="multilevel"/>
    <w:tmpl w:val="191A48A0"/>
    <w:lvl w:ilvl="0">
      <w:start w:val="2"/>
      <w:numFmt w:val="decimal"/>
      <w:lvlText w:val="%1"/>
      <w:lvlJc w:val="left"/>
      <w:pPr>
        <w:ind w:left="360" w:hanging="360"/>
      </w:pPr>
      <w:rPr>
        <w:rFonts w:asciiTheme="minorHAnsi" w:hAnsiTheme="minorHAnsi" w:cstheme="minorBidi" w:hint="default"/>
        <w:sz w:val="22"/>
      </w:rPr>
    </w:lvl>
    <w:lvl w:ilvl="1">
      <w:start w:val="1"/>
      <w:numFmt w:val="decimal"/>
      <w:lvlText w:val="%1.%2"/>
      <w:lvlJc w:val="left"/>
      <w:pPr>
        <w:ind w:left="786" w:hanging="360"/>
      </w:pPr>
      <w:rPr>
        <w:rFonts w:asciiTheme="minorHAnsi" w:hAnsiTheme="minorHAnsi" w:cstheme="minorBidi" w:hint="default"/>
        <w:sz w:val="22"/>
      </w:rPr>
    </w:lvl>
    <w:lvl w:ilvl="2">
      <w:start w:val="1"/>
      <w:numFmt w:val="decimal"/>
      <w:lvlText w:val="%1.%2.%3"/>
      <w:lvlJc w:val="left"/>
      <w:pPr>
        <w:ind w:left="1572" w:hanging="720"/>
      </w:pPr>
      <w:rPr>
        <w:rFonts w:asciiTheme="minorHAnsi" w:hAnsiTheme="minorHAnsi" w:cstheme="minorBidi" w:hint="default"/>
        <w:sz w:val="22"/>
      </w:rPr>
    </w:lvl>
    <w:lvl w:ilvl="3">
      <w:start w:val="1"/>
      <w:numFmt w:val="decimal"/>
      <w:lvlText w:val="%1.%2.%3.%4"/>
      <w:lvlJc w:val="left"/>
      <w:pPr>
        <w:ind w:left="1998" w:hanging="720"/>
      </w:pPr>
      <w:rPr>
        <w:rFonts w:asciiTheme="minorHAnsi" w:hAnsiTheme="minorHAnsi" w:cstheme="minorBidi" w:hint="default"/>
        <w:sz w:val="22"/>
      </w:rPr>
    </w:lvl>
    <w:lvl w:ilvl="4">
      <w:start w:val="1"/>
      <w:numFmt w:val="decimal"/>
      <w:lvlText w:val="%1.%2.%3.%4.%5"/>
      <w:lvlJc w:val="left"/>
      <w:pPr>
        <w:ind w:left="2784" w:hanging="1080"/>
      </w:pPr>
      <w:rPr>
        <w:rFonts w:asciiTheme="minorHAnsi" w:hAnsiTheme="minorHAnsi" w:cstheme="minorBidi" w:hint="default"/>
        <w:sz w:val="22"/>
      </w:rPr>
    </w:lvl>
    <w:lvl w:ilvl="5">
      <w:start w:val="1"/>
      <w:numFmt w:val="decimal"/>
      <w:lvlText w:val="%1.%2.%3.%4.%5.%6"/>
      <w:lvlJc w:val="left"/>
      <w:pPr>
        <w:ind w:left="3210" w:hanging="1080"/>
      </w:pPr>
      <w:rPr>
        <w:rFonts w:asciiTheme="minorHAnsi" w:hAnsiTheme="minorHAnsi" w:cstheme="minorBidi" w:hint="default"/>
        <w:sz w:val="22"/>
      </w:rPr>
    </w:lvl>
    <w:lvl w:ilvl="6">
      <w:start w:val="1"/>
      <w:numFmt w:val="decimal"/>
      <w:lvlText w:val="%1.%2.%3.%4.%5.%6.%7"/>
      <w:lvlJc w:val="left"/>
      <w:pPr>
        <w:ind w:left="3996" w:hanging="1440"/>
      </w:pPr>
      <w:rPr>
        <w:rFonts w:asciiTheme="minorHAnsi" w:hAnsiTheme="minorHAnsi" w:cstheme="minorBidi" w:hint="default"/>
        <w:sz w:val="22"/>
      </w:rPr>
    </w:lvl>
    <w:lvl w:ilvl="7">
      <w:start w:val="1"/>
      <w:numFmt w:val="decimal"/>
      <w:lvlText w:val="%1.%2.%3.%4.%5.%6.%7.%8"/>
      <w:lvlJc w:val="left"/>
      <w:pPr>
        <w:ind w:left="4422" w:hanging="1440"/>
      </w:pPr>
      <w:rPr>
        <w:rFonts w:asciiTheme="minorHAnsi" w:hAnsiTheme="minorHAnsi" w:cstheme="minorBidi" w:hint="default"/>
        <w:sz w:val="22"/>
      </w:rPr>
    </w:lvl>
    <w:lvl w:ilvl="8">
      <w:start w:val="1"/>
      <w:numFmt w:val="decimal"/>
      <w:lvlText w:val="%1.%2.%3.%4.%5.%6.%7.%8.%9"/>
      <w:lvlJc w:val="left"/>
      <w:pPr>
        <w:ind w:left="5208" w:hanging="1800"/>
      </w:pPr>
      <w:rPr>
        <w:rFonts w:asciiTheme="minorHAnsi" w:hAnsiTheme="minorHAnsi" w:cstheme="minorBidi" w:hint="default"/>
        <w:sz w:val="22"/>
      </w:rPr>
    </w:lvl>
  </w:abstractNum>
  <w:abstractNum w:abstractNumId="9" w15:restartNumberingAfterBreak="0">
    <w:nsid w:val="6975724F"/>
    <w:multiLevelType w:val="hybridMultilevel"/>
    <w:tmpl w:val="EB0248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6E2A1265"/>
    <w:multiLevelType w:val="hybridMultilevel"/>
    <w:tmpl w:val="A6021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E4C3C02"/>
    <w:multiLevelType w:val="hybridMultilevel"/>
    <w:tmpl w:val="EB0248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756C07D1"/>
    <w:multiLevelType w:val="hybridMultilevel"/>
    <w:tmpl w:val="09FA1D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
  </w:num>
  <w:num w:numId="2">
    <w:abstractNumId w:val="9"/>
  </w:num>
  <w:num w:numId="3">
    <w:abstractNumId w:val="11"/>
  </w:num>
  <w:num w:numId="4">
    <w:abstractNumId w:val="12"/>
  </w:num>
  <w:num w:numId="5">
    <w:abstractNumId w:val="7"/>
  </w:num>
  <w:num w:numId="6">
    <w:abstractNumId w:val="6"/>
  </w:num>
  <w:num w:numId="7">
    <w:abstractNumId w:val="5"/>
  </w:num>
  <w:num w:numId="8">
    <w:abstractNumId w:val="10"/>
  </w:num>
  <w:num w:numId="9">
    <w:abstractNumId w:val="0"/>
  </w:num>
  <w:num w:numId="10">
    <w:abstractNumId w:val="3"/>
  </w:num>
  <w:num w:numId="11">
    <w:abstractNumId w:val="8"/>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8C1"/>
    <w:rsid w:val="00016F05"/>
    <w:rsid w:val="0002226C"/>
    <w:rsid w:val="00022319"/>
    <w:rsid w:val="00025749"/>
    <w:rsid w:val="00025AB1"/>
    <w:rsid w:val="0003187C"/>
    <w:rsid w:val="00033105"/>
    <w:rsid w:val="0003655D"/>
    <w:rsid w:val="000407F0"/>
    <w:rsid w:val="000433D5"/>
    <w:rsid w:val="000507C4"/>
    <w:rsid w:val="000516AA"/>
    <w:rsid w:val="0005283C"/>
    <w:rsid w:val="000636C0"/>
    <w:rsid w:val="00070345"/>
    <w:rsid w:val="0007348D"/>
    <w:rsid w:val="00073D27"/>
    <w:rsid w:val="000875C4"/>
    <w:rsid w:val="00092E59"/>
    <w:rsid w:val="000A08E3"/>
    <w:rsid w:val="000A6656"/>
    <w:rsid w:val="000B0296"/>
    <w:rsid w:val="000B08B7"/>
    <w:rsid w:val="000B0C32"/>
    <w:rsid w:val="000B27E5"/>
    <w:rsid w:val="000B6F18"/>
    <w:rsid w:val="000C1540"/>
    <w:rsid w:val="000C4C38"/>
    <w:rsid w:val="000C55AB"/>
    <w:rsid w:val="000D2792"/>
    <w:rsid w:val="000D7E74"/>
    <w:rsid w:val="000EAE73"/>
    <w:rsid w:val="000F1AFA"/>
    <w:rsid w:val="000F1C55"/>
    <w:rsid w:val="000F3B86"/>
    <w:rsid w:val="001060EF"/>
    <w:rsid w:val="001066C7"/>
    <w:rsid w:val="00110939"/>
    <w:rsid w:val="00116717"/>
    <w:rsid w:val="0012347E"/>
    <w:rsid w:val="00141B64"/>
    <w:rsid w:val="00144B28"/>
    <w:rsid w:val="00145755"/>
    <w:rsid w:val="001463FD"/>
    <w:rsid w:val="00150B7E"/>
    <w:rsid w:val="001554FF"/>
    <w:rsid w:val="00155E75"/>
    <w:rsid w:val="00155FE6"/>
    <w:rsid w:val="0015611F"/>
    <w:rsid w:val="0016326C"/>
    <w:rsid w:val="0016491F"/>
    <w:rsid w:val="00173839"/>
    <w:rsid w:val="001802EE"/>
    <w:rsid w:val="00181113"/>
    <w:rsid w:val="00181D78"/>
    <w:rsid w:val="00185965"/>
    <w:rsid w:val="00186BBD"/>
    <w:rsid w:val="00186F6B"/>
    <w:rsid w:val="0019111C"/>
    <w:rsid w:val="00192B9E"/>
    <w:rsid w:val="0019668E"/>
    <w:rsid w:val="001A41E3"/>
    <w:rsid w:val="001A47A2"/>
    <w:rsid w:val="001A61D6"/>
    <w:rsid w:val="001B4535"/>
    <w:rsid w:val="001C13B8"/>
    <w:rsid w:val="001C318A"/>
    <w:rsid w:val="001C4981"/>
    <w:rsid w:val="001C6198"/>
    <w:rsid w:val="001C7285"/>
    <w:rsid w:val="001D011C"/>
    <w:rsid w:val="001E08CC"/>
    <w:rsid w:val="001E0F52"/>
    <w:rsid w:val="001E191F"/>
    <w:rsid w:val="001E7039"/>
    <w:rsid w:val="00201C1A"/>
    <w:rsid w:val="002024A4"/>
    <w:rsid w:val="00204BF2"/>
    <w:rsid w:val="00205123"/>
    <w:rsid w:val="0021081F"/>
    <w:rsid w:val="002125E2"/>
    <w:rsid w:val="00216E85"/>
    <w:rsid w:val="00222120"/>
    <w:rsid w:val="00227771"/>
    <w:rsid w:val="002375CF"/>
    <w:rsid w:val="00241C2C"/>
    <w:rsid w:val="00243FCC"/>
    <w:rsid w:val="0024487B"/>
    <w:rsid w:val="00250C51"/>
    <w:rsid w:val="00251289"/>
    <w:rsid w:val="0025622D"/>
    <w:rsid w:val="002648E3"/>
    <w:rsid w:val="00265BFC"/>
    <w:rsid w:val="00276B32"/>
    <w:rsid w:val="00287D90"/>
    <w:rsid w:val="0029708A"/>
    <w:rsid w:val="00297D95"/>
    <w:rsid w:val="002A16CF"/>
    <w:rsid w:val="002A32F5"/>
    <w:rsid w:val="002A4F68"/>
    <w:rsid w:val="002A5C56"/>
    <w:rsid w:val="002B01BE"/>
    <w:rsid w:val="002B0B40"/>
    <w:rsid w:val="002B4856"/>
    <w:rsid w:val="002B6A1F"/>
    <w:rsid w:val="002B7D9A"/>
    <w:rsid w:val="002C6E71"/>
    <w:rsid w:val="002C7D24"/>
    <w:rsid w:val="002D0005"/>
    <w:rsid w:val="002D0456"/>
    <w:rsid w:val="002D2105"/>
    <w:rsid w:val="002D24E9"/>
    <w:rsid w:val="002D5476"/>
    <w:rsid w:val="002D5C64"/>
    <w:rsid w:val="002D73E9"/>
    <w:rsid w:val="002E68C1"/>
    <w:rsid w:val="002F005A"/>
    <w:rsid w:val="002F075D"/>
    <w:rsid w:val="002F266C"/>
    <w:rsid w:val="003009F3"/>
    <w:rsid w:val="00303BB9"/>
    <w:rsid w:val="00303BE4"/>
    <w:rsid w:val="003053F0"/>
    <w:rsid w:val="00306D40"/>
    <w:rsid w:val="003074AD"/>
    <w:rsid w:val="00312125"/>
    <w:rsid w:val="003211AA"/>
    <w:rsid w:val="0032465D"/>
    <w:rsid w:val="00326B59"/>
    <w:rsid w:val="00326E4B"/>
    <w:rsid w:val="00334A1B"/>
    <w:rsid w:val="00340649"/>
    <w:rsid w:val="00341249"/>
    <w:rsid w:val="00341DA7"/>
    <w:rsid w:val="00343D27"/>
    <w:rsid w:val="0034441F"/>
    <w:rsid w:val="00346112"/>
    <w:rsid w:val="003530A1"/>
    <w:rsid w:val="0035487D"/>
    <w:rsid w:val="00354C6E"/>
    <w:rsid w:val="0035506E"/>
    <w:rsid w:val="00355796"/>
    <w:rsid w:val="00357C00"/>
    <w:rsid w:val="003608E8"/>
    <w:rsid w:val="00362BCB"/>
    <w:rsid w:val="00366063"/>
    <w:rsid w:val="00370568"/>
    <w:rsid w:val="003714DF"/>
    <w:rsid w:val="00373130"/>
    <w:rsid w:val="00377F20"/>
    <w:rsid w:val="0038037F"/>
    <w:rsid w:val="00383B1D"/>
    <w:rsid w:val="003865D0"/>
    <w:rsid w:val="00393F34"/>
    <w:rsid w:val="00394933"/>
    <w:rsid w:val="0039615B"/>
    <w:rsid w:val="003A380D"/>
    <w:rsid w:val="003A66C3"/>
    <w:rsid w:val="003B2BAA"/>
    <w:rsid w:val="003B667E"/>
    <w:rsid w:val="003B7EEE"/>
    <w:rsid w:val="003C0EE4"/>
    <w:rsid w:val="003C3775"/>
    <w:rsid w:val="003D1654"/>
    <w:rsid w:val="003D3132"/>
    <w:rsid w:val="003D355B"/>
    <w:rsid w:val="003D722F"/>
    <w:rsid w:val="003E23BF"/>
    <w:rsid w:val="003E442A"/>
    <w:rsid w:val="003E75D8"/>
    <w:rsid w:val="003E76B5"/>
    <w:rsid w:val="003E7DC1"/>
    <w:rsid w:val="003F1599"/>
    <w:rsid w:val="003F15B1"/>
    <w:rsid w:val="003F2A93"/>
    <w:rsid w:val="003F2CBF"/>
    <w:rsid w:val="003F5D65"/>
    <w:rsid w:val="003F7198"/>
    <w:rsid w:val="003F7324"/>
    <w:rsid w:val="004015D1"/>
    <w:rsid w:val="004030A1"/>
    <w:rsid w:val="00404911"/>
    <w:rsid w:val="004073C4"/>
    <w:rsid w:val="00407A86"/>
    <w:rsid w:val="00410454"/>
    <w:rsid w:val="00415FCC"/>
    <w:rsid w:val="0041607A"/>
    <w:rsid w:val="004170E8"/>
    <w:rsid w:val="004215CA"/>
    <w:rsid w:val="004232E0"/>
    <w:rsid w:val="00433771"/>
    <w:rsid w:val="004418DB"/>
    <w:rsid w:val="00443BE0"/>
    <w:rsid w:val="00446230"/>
    <w:rsid w:val="00451945"/>
    <w:rsid w:val="00454697"/>
    <w:rsid w:val="00454BF7"/>
    <w:rsid w:val="00455082"/>
    <w:rsid w:val="004552BC"/>
    <w:rsid w:val="004552E9"/>
    <w:rsid w:val="00460891"/>
    <w:rsid w:val="00460B2F"/>
    <w:rsid w:val="004631C9"/>
    <w:rsid w:val="004645A1"/>
    <w:rsid w:val="004647FC"/>
    <w:rsid w:val="00470603"/>
    <w:rsid w:val="00482ABB"/>
    <w:rsid w:val="00486363"/>
    <w:rsid w:val="00490216"/>
    <w:rsid w:val="00491385"/>
    <w:rsid w:val="00491A23"/>
    <w:rsid w:val="00491FC1"/>
    <w:rsid w:val="00492925"/>
    <w:rsid w:val="00496E66"/>
    <w:rsid w:val="004A0988"/>
    <w:rsid w:val="004A21AD"/>
    <w:rsid w:val="004A2A91"/>
    <w:rsid w:val="004A6AF7"/>
    <w:rsid w:val="004A75AC"/>
    <w:rsid w:val="004B5070"/>
    <w:rsid w:val="004C0C50"/>
    <w:rsid w:val="004C7A1A"/>
    <w:rsid w:val="004D07F3"/>
    <w:rsid w:val="004D2DCE"/>
    <w:rsid w:val="004D2E3D"/>
    <w:rsid w:val="004D763A"/>
    <w:rsid w:val="004D7CD3"/>
    <w:rsid w:val="004E1392"/>
    <w:rsid w:val="004E30A8"/>
    <w:rsid w:val="004E6D07"/>
    <w:rsid w:val="004F0A49"/>
    <w:rsid w:val="004F236E"/>
    <w:rsid w:val="004F4013"/>
    <w:rsid w:val="004F509E"/>
    <w:rsid w:val="004F5152"/>
    <w:rsid w:val="004F5237"/>
    <w:rsid w:val="004F5E24"/>
    <w:rsid w:val="005035B2"/>
    <w:rsid w:val="005133B2"/>
    <w:rsid w:val="00514D8B"/>
    <w:rsid w:val="00515A07"/>
    <w:rsid w:val="00532563"/>
    <w:rsid w:val="00532F59"/>
    <w:rsid w:val="00540D9C"/>
    <w:rsid w:val="005521F6"/>
    <w:rsid w:val="0056015A"/>
    <w:rsid w:val="005617E6"/>
    <w:rsid w:val="00563554"/>
    <w:rsid w:val="00563B4C"/>
    <w:rsid w:val="005670C4"/>
    <w:rsid w:val="00574C64"/>
    <w:rsid w:val="0057592A"/>
    <w:rsid w:val="00580276"/>
    <w:rsid w:val="00581F59"/>
    <w:rsid w:val="005857A2"/>
    <w:rsid w:val="0058744C"/>
    <w:rsid w:val="005925C4"/>
    <w:rsid w:val="005A62BA"/>
    <w:rsid w:val="005B4846"/>
    <w:rsid w:val="005B76BE"/>
    <w:rsid w:val="005C1F5B"/>
    <w:rsid w:val="005C2529"/>
    <w:rsid w:val="005D1522"/>
    <w:rsid w:val="005D1981"/>
    <w:rsid w:val="005E463F"/>
    <w:rsid w:val="005F23EC"/>
    <w:rsid w:val="005F37FA"/>
    <w:rsid w:val="005F3E21"/>
    <w:rsid w:val="00604773"/>
    <w:rsid w:val="00610FB4"/>
    <w:rsid w:val="00614922"/>
    <w:rsid w:val="00626EA1"/>
    <w:rsid w:val="006312A8"/>
    <w:rsid w:val="00632A02"/>
    <w:rsid w:val="006331A5"/>
    <w:rsid w:val="006375CF"/>
    <w:rsid w:val="00644E3E"/>
    <w:rsid w:val="006470CA"/>
    <w:rsid w:val="006478E6"/>
    <w:rsid w:val="00647D0E"/>
    <w:rsid w:val="00656647"/>
    <w:rsid w:val="006621CB"/>
    <w:rsid w:val="00672ECF"/>
    <w:rsid w:val="00676D58"/>
    <w:rsid w:val="0068245C"/>
    <w:rsid w:val="00683E4E"/>
    <w:rsid w:val="00684076"/>
    <w:rsid w:val="006848FC"/>
    <w:rsid w:val="00687504"/>
    <w:rsid w:val="00692722"/>
    <w:rsid w:val="00694CEF"/>
    <w:rsid w:val="00695F9B"/>
    <w:rsid w:val="006A0068"/>
    <w:rsid w:val="006A0BA7"/>
    <w:rsid w:val="006A61F8"/>
    <w:rsid w:val="006B110C"/>
    <w:rsid w:val="006B7291"/>
    <w:rsid w:val="006B77E3"/>
    <w:rsid w:val="006B7C85"/>
    <w:rsid w:val="006C0CE9"/>
    <w:rsid w:val="006C6C00"/>
    <w:rsid w:val="006D038C"/>
    <w:rsid w:val="006D2B9E"/>
    <w:rsid w:val="006D49B4"/>
    <w:rsid w:val="006D49C8"/>
    <w:rsid w:val="006E21A4"/>
    <w:rsid w:val="006E278A"/>
    <w:rsid w:val="006E4446"/>
    <w:rsid w:val="006E662D"/>
    <w:rsid w:val="006E7320"/>
    <w:rsid w:val="006F79F6"/>
    <w:rsid w:val="007029E8"/>
    <w:rsid w:val="00712687"/>
    <w:rsid w:val="007135E3"/>
    <w:rsid w:val="00713CFF"/>
    <w:rsid w:val="0072342A"/>
    <w:rsid w:val="0072577B"/>
    <w:rsid w:val="00732533"/>
    <w:rsid w:val="007333E1"/>
    <w:rsid w:val="00735FFE"/>
    <w:rsid w:val="00736C69"/>
    <w:rsid w:val="00740A31"/>
    <w:rsid w:val="0074229A"/>
    <w:rsid w:val="00746733"/>
    <w:rsid w:val="0074745D"/>
    <w:rsid w:val="00752DC7"/>
    <w:rsid w:val="00752E11"/>
    <w:rsid w:val="0076031F"/>
    <w:rsid w:val="00761F52"/>
    <w:rsid w:val="00762327"/>
    <w:rsid w:val="00764AF8"/>
    <w:rsid w:val="00771BFE"/>
    <w:rsid w:val="0077474C"/>
    <w:rsid w:val="00777FA4"/>
    <w:rsid w:val="007814C5"/>
    <w:rsid w:val="00783EDB"/>
    <w:rsid w:val="007842EB"/>
    <w:rsid w:val="007A1854"/>
    <w:rsid w:val="007B5D58"/>
    <w:rsid w:val="007B6D99"/>
    <w:rsid w:val="007B7647"/>
    <w:rsid w:val="007B7CF0"/>
    <w:rsid w:val="007B7F7F"/>
    <w:rsid w:val="007C4A4C"/>
    <w:rsid w:val="007C5A24"/>
    <w:rsid w:val="007E137D"/>
    <w:rsid w:val="007E2C1C"/>
    <w:rsid w:val="007E7F49"/>
    <w:rsid w:val="007F3721"/>
    <w:rsid w:val="007F6C57"/>
    <w:rsid w:val="00800055"/>
    <w:rsid w:val="008016D9"/>
    <w:rsid w:val="0080334E"/>
    <w:rsid w:val="008055B1"/>
    <w:rsid w:val="008142E8"/>
    <w:rsid w:val="00821567"/>
    <w:rsid w:val="00823376"/>
    <w:rsid w:val="008321A7"/>
    <w:rsid w:val="008350D0"/>
    <w:rsid w:val="00843B0E"/>
    <w:rsid w:val="00851E6F"/>
    <w:rsid w:val="00853414"/>
    <w:rsid w:val="00853DA4"/>
    <w:rsid w:val="008548CF"/>
    <w:rsid w:val="0086667D"/>
    <w:rsid w:val="00867785"/>
    <w:rsid w:val="00871AF9"/>
    <w:rsid w:val="0088119D"/>
    <w:rsid w:val="00884458"/>
    <w:rsid w:val="0088511E"/>
    <w:rsid w:val="00887590"/>
    <w:rsid w:val="00890D55"/>
    <w:rsid w:val="00896C6B"/>
    <w:rsid w:val="008A0CE4"/>
    <w:rsid w:val="008A3038"/>
    <w:rsid w:val="008B29C9"/>
    <w:rsid w:val="008B2B4C"/>
    <w:rsid w:val="008B7DF8"/>
    <w:rsid w:val="008C02DD"/>
    <w:rsid w:val="008C0BBA"/>
    <w:rsid w:val="008C188E"/>
    <w:rsid w:val="008C442C"/>
    <w:rsid w:val="008C7AEB"/>
    <w:rsid w:val="008D032C"/>
    <w:rsid w:val="008E3AE3"/>
    <w:rsid w:val="008E5ED7"/>
    <w:rsid w:val="008E6E12"/>
    <w:rsid w:val="008F18D2"/>
    <w:rsid w:val="008F45FE"/>
    <w:rsid w:val="008F4AAA"/>
    <w:rsid w:val="009008EE"/>
    <w:rsid w:val="00901889"/>
    <w:rsid w:val="00905F50"/>
    <w:rsid w:val="00911C8D"/>
    <w:rsid w:val="00915A04"/>
    <w:rsid w:val="009251C7"/>
    <w:rsid w:val="009305DE"/>
    <w:rsid w:val="00930D47"/>
    <w:rsid w:val="00931C04"/>
    <w:rsid w:val="00931E5A"/>
    <w:rsid w:val="00932E14"/>
    <w:rsid w:val="00933D21"/>
    <w:rsid w:val="00935A21"/>
    <w:rsid w:val="00941789"/>
    <w:rsid w:val="009421FF"/>
    <w:rsid w:val="00942966"/>
    <w:rsid w:val="009561D0"/>
    <w:rsid w:val="0095719F"/>
    <w:rsid w:val="00960E1A"/>
    <w:rsid w:val="009668C6"/>
    <w:rsid w:val="00966C48"/>
    <w:rsid w:val="00966ED3"/>
    <w:rsid w:val="00970FEA"/>
    <w:rsid w:val="009725A0"/>
    <w:rsid w:val="009779FD"/>
    <w:rsid w:val="009815D1"/>
    <w:rsid w:val="009844DC"/>
    <w:rsid w:val="00987A0B"/>
    <w:rsid w:val="00991E6E"/>
    <w:rsid w:val="00993259"/>
    <w:rsid w:val="0099398A"/>
    <w:rsid w:val="00994FCF"/>
    <w:rsid w:val="00995946"/>
    <w:rsid w:val="0099620E"/>
    <w:rsid w:val="009A1E2A"/>
    <w:rsid w:val="009B185D"/>
    <w:rsid w:val="009B57BC"/>
    <w:rsid w:val="009B7744"/>
    <w:rsid w:val="009D0303"/>
    <w:rsid w:val="009D094E"/>
    <w:rsid w:val="009D59B8"/>
    <w:rsid w:val="009E2719"/>
    <w:rsid w:val="009E2EC8"/>
    <w:rsid w:val="009E2FC4"/>
    <w:rsid w:val="009E7BBA"/>
    <w:rsid w:val="009F0305"/>
    <w:rsid w:val="009F3459"/>
    <w:rsid w:val="009F6590"/>
    <w:rsid w:val="00A016CC"/>
    <w:rsid w:val="00A01E55"/>
    <w:rsid w:val="00A01ECE"/>
    <w:rsid w:val="00A02F0C"/>
    <w:rsid w:val="00A03FF0"/>
    <w:rsid w:val="00A10B55"/>
    <w:rsid w:val="00A1284E"/>
    <w:rsid w:val="00A15E69"/>
    <w:rsid w:val="00A204C7"/>
    <w:rsid w:val="00A2175F"/>
    <w:rsid w:val="00A24819"/>
    <w:rsid w:val="00A25FC2"/>
    <w:rsid w:val="00A32FE2"/>
    <w:rsid w:val="00A34B83"/>
    <w:rsid w:val="00A40650"/>
    <w:rsid w:val="00A41C95"/>
    <w:rsid w:val="00A44134"/>
    <w:rsid w:val="00A4476A"/>
    <w:rsid w:val="00A455F8"/>
    <w:rsid w:val="00A45DCA"/>
    <w:rsid w:val="00A47D38"/>
    <w:rsid w:val="00A56C80"/>
    <w:rsid w:val="00A57851"/>
    <w:rsid w:val="00A606B7"/>
    <w:rsid w:val="00A7132E"/>
    <w:rsid w:val="00A736FB"/>
    <w:rsid w:val="00A767FF"/>
    <w:rsid w:val="00A771D3"/>
    <w:rsid w:val="00A80064"/>
    <w:rsid w:val="00A824A5"/>
    <w:rsid w:val="00A82F4F"/>
    <w:rsid w:val="00A87F7D"/>
    <w:rsid w:val="00A901B7"/>
    <w:rsid w:val="00A92921"/>
    <w:rsid w:val="00A95F51"/>
    <w:rsid w:val="00A96297"/>
    <w:rsid w:val="00A979D2"/>
    <w:rsid w:val="00AA0020"/>
    <w:rsid w:val="00AA7AAC"/>
    <w:rsid w:val="00AB06D7"/>
    <w:rsid w:val="00AB18D8"/>
    <w:rsid w:val="00AB2C9C"/>
    <w:rsid w:val="00AB6B9E"/>
    <w:rsid w:val="00AC42D8"/>
    <w:rsid w:val="00AE1172"/>
    <w:rsid w:val="00AE12BA"/>
    <w:rsid w:val="00AE2C39"/>
    <w:rsid w:val="00AE45EE"/>
    <w:rsid w:val="00AE5A7B"/>
    <w:rsid w:val="00AE66D5"/>
    <w:rsid w:val="00AF1724"/>
    <w:rsid w:val="00AF1973"/>
    <w:rsid w:val="00AF4041"/>
    <w:rsid w:val="00AF7265"/>
    <w:rsid w:val="00B11300"/>
    <w:rsid w:val="00B12A09"/>
    <w:rsid w:val="00B276E0"/>
    <w:rsid w:val="00B308A0"/>
    <w:rsid w:val="00B35A42"/>
    <w:rsid w:val="00B3735F"/>
    <w:rsid w:val="00B45C83"/>
    <w:rsid w:val="00B47CA5"/>
    <w:rsid w:val="00B5087C"/>
    <w:rsid w:val="00B65BBF"/>
    <w:rsid w:val="00B72508"/>
    <w:rsid w:val="00B7674C"/>
    <w:rsid w:val="00B835BB"/>
    <w:rsid w:val="00B8456E"/>
    <w:rsid w:val="00B84927"/>
    <w:rsid w:val="00B86948"/>
    <w:rsid w:val="00B91E39"/>
    <w:rsid w:val="00B97A32"/>
    <w:rsid w:val="00BA54D2"/>
    <w:rsid w:val="00BB2A3B"/>
    <w:rsid w:val="00BC6B57"/>
    <w:rsid w:val="00BC7AB3"/>
    <w:rsid w:val="00BD0F66"/>
    <w:rsid w:val="00BD337F"/>
    <w:rsid w:val="00BD47C0"/>
    <w:rsid w:val="00BD4E9C"/>
    <w:rsid w:val="00BF0401"/>
    <w:rsid w:val="00BF22DA"/>
    <w:rsid w:val="00BF2C03"/>
    <w:rsid w:val="00BF7268"/>
    <w:rsid w:val="00C0074A"/>
    <w:rsid w:val="00C024B3"/>
    <w:rsid w:val="00C02CCA"/>
    <w:rsid w:val="00C057D5"/>
    <w:rsid w:val="00C07B39"/>
    <w:rsid w:val="00C114F4"/>
    <w:rsid w:val="00C1378B"/>
    <w:rsid w:val="00C13C23"/>
    <w:rsid w:val="00C155DB"/>
    <w:rsid w:val="00C15963"/>
    <w:rsid w:val="00C20366"/>
    <w:rsid w:val="00C24CE7"/>
    <w:rsid w:val="00C26AEC"/>
    <w:rsid w:val="00C305A3"/>
    <w:rsid w:val="00C36917"/>
    <w:rsid w:val="00C37F66"/>
    <w:rsid w:val="00C41627"/>
    <w:rsid w:val="00C424A6"/>
    <w:rsid w:val="00C522D6"/>
    <w:rsid w:val="00C5422A"/>
    <w:rsid w:val="00C54E73"/>
    <w:rsid w:val="00C55460"/>
    <w:rsid w:val="00C56061"/>
    <w:rsid w:val="00C57396"/>
    <w:rsid w:val="00C575D0"/>
    <w:rsid w:val="00C60C4F"/>
    <w:rsid w:val="00C635B2"/>
    <w:rsid w:val="00C7082E"/>
    <w:rsid w:val="00C71269"/>
    <w:rsid w:val="00C7234A"/>
    <w:rsid w:val="00C73893"/>
    <w:rsid w:val="00C764FD"/>
    <w:rsid w:val="00C824C3"/>
    <w:rsid w:val="00C84A03"/>
    <w:rsid w:val="00C86717"/>
    <w:rsid w:val="00C96483"/>
    <w:rsid w:val="00CA0C48"/>
    <w:rsid w:val="00CA4B66"/>
    <w:rsid w:val="00CA6A5A"/>
    <w:rsid w:val="00CB213E"/>
    <w:rsid w:val="00CB30AE"/>
    <w:rsid w:val="00CB3BB3"/>
    <w:rsid w:val="00CB51FC"/>
    <w:rsid w:val="00CC1EC0"/>
    <w:rsid w:val="00CC3760"/>
    <w:rsid w:val="00CD1851"/>
    <w:rsid w:val="00CD684D"/>
    <w:rsid w:val="00CF1AEA"/>
    <w:rsid w:val="00CF20BC"/>
    <w:rsid w:val="00CF4299"/>
    <w:rsid w:val="00CF440F"/>
    <w:rsid w:val="00D013C9"/>
    <w:rsid w:val="00D054A2"/>
    <w:rsid w:val="00D059BC"/>
    <w:rsid w:val="00D067C7"/>
    <w:rsid w:val="00D111A8"/>
    <w:rsid w:val="00D129F2"/>
    <w:rsid w:val="00D1469D"/>
    <w:rsid w:val="00D1618D"/>
    <w:rsid w:val="00D351D0"/>
    <w:rsid w:val="00D432D9"/>
    <w:rsid w:val="00D43333"/>
    <w:rsid w:val="00D45D41"/>
    <w:rsid w:val="00D5511E"/>
    <w:rsid w:val="00D64FB7"/>
    <w:rsid w:val="00D67193"/>
    <w:rsid w:val="00D676AA"/>
    <w:rsid w:val="00D70F66"/>
    <w:rsid w:val="00D72701"/>
    <w:rsid w:val="00D74AC9"/>
    <w:rsid w:val="00DA123B"/>
    <w:rsid w:val="00DA1AC9"/>
    <w:rsid w:val="00DA666D"/>
    <w:rsid w:val="00DB1406"/>
    <w:rsid w:val="00DB229D"/>
    <w:rsid w:val="00DB50C7"/>
    <w:rsid w:val="00DB54A6"/>
    <w:rsid w:val="00DB7AEA"/>
    <w:rsid w:val="00DC1705"/>
    <w:rsid w:val="00DC1AE0"/>
    <w:rsid w:val="00DC1DF9"/>
    <w:rsid w:val="00DC3D49"/>
    <w:rsid w:val="00DC5E78"/>
    <w:rsid w:val="00DD1777"/>
    <w:rsid w:val="00DD647B"/>
    <w:rsid w:val="00DE08DC"/>
    <w:rsid w:val="00DE152D"/>
    <w:rsid w:val="00DE1CC6"/>
    <w:rsid w:val="00DE6E43"/>
    <w:rsid w:val="00DF1AD1"/>
    <w:rsid w:val="00DF31A4"/>
    <w:rsid w:val="00E018E6"/>
    <w:rsid w:val="00E104E2"/>
    <w:rsid w:val="00E122E5"/>
    <w:rsid w:val="00E1331C"/>
    <w:rsid w:val="00E1490D"/>
    <w:rsid w:val="00E14A0B"/>
    <w:rsid w:val="00E179D6"/>
    <w:rsid w:val="00E232F7"/>
    <w:rsid w:val="00E24C2F"/>
    <w:rsid w:val="00E27905"/>
    <w:rsid w:val="00E33231"/>
    <w:rsid w:val="00E3582B"/>
    <w:rsid w:val="00E36833"/>
    <w:rsid w:val="00E42758"/>
    <w:rsid w:val="00E4402F"/>
    <w:rsid w:val="00E4406C"/>
    <w:rsid w:val="00E444C0"/>
    <w:rsid w:val="00E50790"/>
    <w:rsid w:val="00E51B3E"/>
    <w:rsid w:val="00E53716"/>
    <w:rsid w:val="00E623C0"/>
    <w:rsid w:val="00E678CD"/>
    <w:rsid w:val="00E7356B"/>
    <w:rsid w:val="00E769DB"/>
    <w:rsid w:val="00E84EA4"/>
    <w:rsid w:val="00E85D50"/>
    <w:rsid w:val="00E957C2"/>
    <w:rsid w:val="00E96488"/>
    <w:rsid w:val="00E97196"/>
    <w:rsid w:val="00EA03A5"/>
    <w:rsid w:val="00EA1F3A"/>
    <w:rsid w:val="00EA6385"/>
    <w:rsid w:val="00EB1F60"/>
    <w:rsid w:val="00EB4199"/>
    <w:rsid w:val="00EB7CE4"/>
    <w:rsid w:val="00EC1192"/>
    <w:rsid w:val="00EC2B49"/>
    <w:rsid w:val="00ED5016"/>
    <w:rsid w:val="00EE682F"/>
    <w:rsid w:val="00EF140D"/>
    <w:rsid w:val="00EF373F"/>
    <w:rsid w:val="00EF4B60"/>
    <w:rsid w:val="00EF4CB4"/>
    <w:rsid w:val="00EF639E"/>
    <w:rsid w:val="00EF6E5F"/>
    <w:rsid w:val="00EF75FE"/>
    <w:rsid w:val="00F04223"/>
    <w:rsid w:val="00F062DD"/>
    <w:rsid w:val="00F07739"/>
    <w:rsid w:val="00F10CCE"/>
    <w:rsid w:val="00F179EF"/>
    <w:rsid w:val="00F21EAF"/>
    <w:rsid w:val="00F316F1"/>
    <w:rsid w:val="00F3297A"/>
    <w:rsid w:val="00F33B78"/>
    <w:rsid w:val="00F41444"/>
    <w:rsid w:val="00F44676"/>
    <w:rsid w:val="00F56718"/>
    <w:rsid w:val="00F57034"/>
    <w:rsid w:val="00F62BDC"/>
    <w:rsid w:val="00F678EB"/>
    <w:rsid w:val="00F67C31"/>
    <w:rsid w:val="00F71532"/>
    <w:rsid w:val="00F82BAE"/>
    <w:rsid w:val="00F85150"/>
    <w:rsid w:val="00F91499"/>
    <w:rsid w:val="00F953BD"/>
    <w:rsid w:val="00F9707B"/>
    <w:rsid w:val="00FA1E5B"/>
    <w:rsid w:val="00FA5C97"/>
    <w:rsid w:val="00FA626E"/>
    <w:rsid w:val="00FA735E"/>
    <w:rsid w:val="00FB0F6E"/>
    <w:rsid w:val="00FB4493"/>
    <w:rsid w:val="00FB6781"/>
    <w:rsid w:val="00FB67E9"/>
    <w:rsid w:val="00FC4C07"/>
    <w:rsid w:val="00FC7A8F"/>
    <w:rsid w:val="00FD54A6"/>
    <w:rsid w:val="00FD54B0"/>
    <w:rsid w:val="00FE0FB3"/>
    <w:rsid w:val="00FE14AA"/>
    <w:rsid w:val="00FE1B03"/>
    <w:rsid w:val="00FE3CE1"/>
    <w:rsid w:val="00FE48A6"/>
    <w:rsid w:val="00FE5F8E"/>
    <w:rsid w:val="00FE6F07"/>
    <w:rsid w:val="00FE7FEF"/>
    <w:rsid w:val="01D51A59"/>
    <w:rsid w:val="02D5F4D6"/>
    <w:rsid w:val="03A66663"/>
    <w:rsid w:val="03CDF7BC"/>
    <w:rsid w:val="0440D221"/>
    <w:rsid w:val="04944A95"/>
    <w:rsid w:val="04D65A1D"/>
    <w:rsid w:val="04E8746D"/>
    <w:rsid w:val="04FA9538"/>
    <w:rsid w:val="05CB7DD6"/>
    <w:rsid w:val="091AE534"/>
    <w:rsid w:val="093466A5"/>
    <w:rsid w:val="0A9F25E7"/>
    <w:rsid w:val="0AD1C005"/>
    <w:rsid w:val="0AF524DC"/>
    <w:rsid w:val="0BACE51D"/>
    <w:rsid w:val="0BF41EA9"/>
    <w:rsid w:val="0C698761"/>
    <w:rsid w:val="0C6EC9EE"/>
    <w:rsid w:val="0CB18ADA"/>
    <w:rsid w:val="0E222421"/>
    <w:rsid w:val="0E7E9291"/>
    <w:rsid w:val="0F136BEF"/>
    <w:rsid w:val="0F4AF601"/>
    <w:rsid w:val="10190CC4"/>
    <w:rsid w:val="12632767"/>
    <w:rsid w:val="12D677FB"/>
    <w:rsid w:val="12E4D242"/>
    <w:rsid w:val="12FCD22A"/>
    <w:rsid w:val="18EF3DF9"/>
    <w:rsid w:val="1961EC64"/>
    <w:rsid w:val="1B5DC95B"/>
    <w:rsid w:val="1D0A9BA3"/>
    <w:rsid w:val="1E625B09"/>
    <w:rsid w:val="20F9F530"/>
    <w:rsid w:val="214B5D7C"/>
    <w:rsid w:val="2198BBC8"/>
    <w:rsid w:val="21AD2865"/>
    <w:rsid w:val="21CFD5FC"/>
    <w:rsid w:val="21EC6870"/>
    <w:rsid w:val="224DD628"/>
    <w:rsid w:val="22779651"/>
    <w:rsid w:val="229F7669"/>
    <w:rsid w:val="22E887CC"/>
    <w:rsid w:val="22F03E64"/>
    <w:rsid w:val="22FCACC4"/>
    <w:rsid w:val="2312E3E6"/>
    <w:rsid w:val="231C57B1"/>
    <w:rsid w:val="2331A97E"/>
    <w:rsid w:val="24043A44"/>
    <w:rsid w:val="27BD00A1"/>
    <w:rsid w:val="28626F05"/>
    <w:rsid w:val="29C2F0D2"/>
    <w:rsid w:val="2A9008BC"/>
    <w:rsid w:val="2ACCE6CA"/>
    <w:rsid w:val="2B89CB1A"/>
    <w:rsid w:val="2CDE9E5D"/>
    <w:rsid w:val="2CE8D772"/>
    <w:rsid w:val="2D64317A"/>
    <w:rsid w:val="2DEF175A"/>
    <w:rsid w:val="2E9F2103"/>
    <w:rsid w:val="316C1ACC"/>
    <w:rsid w:val="31E6F16C"/>
    <w:rsid w:val="340A3BFC"/>
    <w:rsid w:val="34190109"/>
    <w:rsid w:val="3683C32D"/>
    <w:rsid w:val="36E46B15"/>
    <w:rsid w:val="36EC357A"/>
    <w:rsid w:val="37B6237C"/>
    <w:rsid w:val="387D582C"/>
    <w:rsid w:val="38D2A3FE"/>
    <w:rsid w:val="3A7C029E"/>
    <w:rsid w:val="3AB37A03"/>
    <w:rsid w:val="3AF9F5D4"/>
    <w:rsid w:val="3BDC67C5"/>
    <w:rsid w:val="3C801421"/>
    <w:rsid w:val="3ECF92E5"/>
    <w:rsid w:val="3FA277DE"/>
    <w:rsid w:val="4042C41C"/>
    <w:rsid w:val="4049A7D5"/>
    <w:rsid w:val="4117775B"/>
    <w:rsid w:val="4135F1F5"/>
    <w:rsid w:val="41586128"/>
    <w:rsid w:val="420AE4FB"/>
    <w:rsid w:val="42C921AD"/>
    <w:rsid w:val="44109148"/>
    <w:rsid w:val="459DA500"/>
    <w:rsid w:val="46B0AB55"/>
    <w:rsid w:val="48CA8C18"/>
    <w:rsid w:val="49085A2C"/>
    <w:rsid w:val="4AF985B3"/>
    <w:rsid w:val="4CE588F5"/>
    <w:rsid w:val="4E24370B"/>
    <w:rsid w:val="4E572437"/>
    <w:rsid w:val="4F38D772"/>
    <w:rsid w:val="4F799F81"/>
    <w:rsid w:val="5100ADD9"/>
    <w:rsid w:val="5124E4F0"/>
    <w:rsid w:val="52918C21"/>
    <w:rsid w:val="529F2E2D"/>
    <w:rsid w:val="52EF9FDA"/>
    <w:rsid w:val="546766F6"/>
    <w:rsid w:val="548A7D51"/>
    <w:rsid w:val="55D04DC2"/>
    <w:rsid w:val="5719D9B7"/>
    <w:rsid w:val="572EFF15"/>
    <w:rsid w:val="5838055E"/>
    <w:rsid w:val="58408A00"/>
    <w:rsid w:val="58CE4C10"/>
    <w:rsid w:val="59C20CA5"/>
    <w:rsid w:val="5BC18D5B"/>
    <w:rsid w:val="5C0DC1CF"/>
    <w:rsid w:val="5C4C6BC5"/>
    <w:rsid w:val="5DA570E5"/>
    <w:rsid w:val="5E24179A"/>
    <w:rsid w:val="5E472DF5"/>
    <w:rsid w:val="5E68B91D"/>
    <w:rsid w:val="5F78A37B"/>
    <w:rsid w:val="6003A506"/>
    <w:rsid w:val="6062596C"/>
    <w:rsid w:val="606704DD"/>
    <w:rsid w:val="60E55127"/>
    <w:rsid w:val="61F44EFD"/>
    <w:rsid w:val="6282622A"/>
    <w:rsid w:val="6313F90B"/>
    <w:rsid w:val="632E975E"/>
    <w:rsid w:val="636E428B"/>
    <w:rsid w:val="63A642B3"/>
    <w:rsid w:val="64DEA901"/>
    <w:rsid w:val="653719A3"/>
    <w:rsid w:val="6765697A"/>
    <w:rsid w:val="67D0BC57"/>
    <w:rsid w:val="67FB8E6E"/>
    <w:rsid w:val="683C6D04"/>
    <w:rsid w:val="69390BAB"/>
    <w:rsid w:val="69B1E5F0"/>
    <w:rsid w:val="6B8773AC"/>
    <w:rsid w:val="6BA41CEA"/>
    <w:rsid w:val="6C489E83"/>
    <w:rsid w:val="6D10F48E"/>
    <w:rsid w:val="6EC1998C"/>
    <w:rsid w:val="71392165"/>
    <w:rsid w:val="71B4108E"/>
    <w:rsid w:val="71CA59BE"/>
    <w:rsid w:val="724C76BC"/>
    <w:rsid w:val="727951BC"/>
    <w:rsid w:val="73543092"/>
    <w:rsid w:val="7377BFA4"/>
    <w:rsid w:val="73C36699"/>
    <w:rsid w:val="74B09DC7"/>
    <w:rsid w:val="75A210CB"/>
    <w:rsid w:val="7744F975"/>
    <w:rsid w:val="7762E690"/>
    <w:rsid w:val="77A43504"/>
    <w:rsid w:val="7887FCC7"/>
    <w:rsid w:val="78ECE446"/>
    <w:rsid w:val="79C4E28C"/>
    <w:rsid w:val="7A68DE46"/>
    <w:rsid w:val="7CB05972"/>
    <w:rsid w:val="7E284F42"/>
    <w:rsid w:val="7E6FABE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8B63B"/>
  <w15:chartTrackingRefBased/>
  <w15:docId w15:val="{06CF5DB1-19E8-40A5-8E07-BFE482EA8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EC2B4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DD647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DD647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C2B49"/>
    <w:rPr>
      <w:rFonts w:asciiTheme="majorHAnsi" w:eastAsiaTheme="majorEastAsia" w:hAnsiTheme="majorHAnsi" w:cstheme="majorBidi"/>
      <w:color w:val="2F5496" w:themeColor="accent1" w:themeShade="BF"/>
      <w:sz w:val="32"/>
      <w:szCs w:val="32"/>
    </w:rPr>
  </w:style>
  <w:style w:type="paragraph" w:styleId="Prrafodelista">
    <w:name w:val="List Paragraph"/>
    <w:basedOn w:val="Normal"/>
    <w:uiPriority w:val="34"/>
    <w:qFormat/>
    <w:rsid w:val="00341DA7"/>
    <w:pPr>
      <w:ind w:left="720"/>
      <w:contextualSpacing/>
    </w:pPr>
  </w:style>
  <w:style w:type="character" w:customStyle="1" w:styleId="Ttulo2Car">
    <w:name w:val="Título 2 Car"/>
    <w:basedOn w:val="Fuentedeprrafopredeter"/>
    <w:link w:val="Ttulo2"/>
    <w:uiPriority w:val="9"/>
    <w:rsid w:val="00DD647B"/>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DD647B"/>
    <w:rPr>
      <w:rFonts w:asciiTheme="majorHAnsi" w:eastAsiaTheme="majorEastAsia" w:hAnsiTheme="majorHAnsi" w:cstheme="majorBidi"/>
      <w:color w:val="1F3763" w:themeColor="accent1" w:themeShade="7F"/>
      <w:sz w:val="24"/>
      <w:szCs w:val="24"/>
    </w:rPr>
  </w:style>
  <w:style w:type="paragraph" w:styleId="Descripcin">
    <w:name w:val="caption"/>
    <w:basedOn w:val="Normal"/>
    <w:next w:val="Normal"/>
    <w:uiPriority w:val="35"/>
    <w:unhideWhenUsed/>
    <w:qFormat/>
    <w:rsid w:val="005C2529"/>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9F345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3459"/>
  </w:style>
  <w:style w:type="paragraph" w:styleId="Piedepgina">
    <w:name w:val="footer"/>
    <w:basedOn w:val="Normal"/>
    <w:link w:val="PiedepginaCar"/>
    <w:uiPriority w:val="99"/>
    <w:unhideWhenUsed/>
    <w:rsid w:val="009F345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3459"/>
  </w:style>
  <w:style w:type="paragraph" w:styleId="Revisin">
    <w:name w:val="Revision"/>
    <w:hidden/>
    <w:uiPriority w:val="99"/>
    <w:semiHidden/>
    <w:rsid w:val="009F3459"/>
    <w:pPr>
      <w:spacing w:after="0" w:line="240" w:lineRule="auto"/>
    </w:pPr>
  </w:style>
  <w:style w:type="paragraph" w:styleId="Textodeglobo">
    <w:name w:val="Balloon Text"/>
    <w:basedOn w:val="Normal"/>
    <w:link w:val="TextodegloboCar"/>
    <w:uiPriority w:val="99"/>
    <w:semiHidden/>
    <w:unhideWhenUsed/>
    <w:rsid w:val="009F345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F3459"/>
    <w:rPr>
      <w:rFonts w:ascii="Segoe UI" w:hAnsi="Segoe UI" w:cs="Segoe UI"/>
      <w:sz w:val="18"/>
      <w:szCs w:val="18"/>
    </w:rPr>
  </w:style>
  <w:style w:type="character" w:styleId="Hipervnculo">
    <w:name w:val="Hyperlink"/>
    <w:basedOn w:val="Fuentedeprrafopredeter"/>
    <w:uiPriority w:val="99"/>
    <w:semiHidden/>
    <w:unhideWhenUsed/>
    <w:rsid w:val="006A0BA7"/>
    <w:rPr>
      <w:color w:val="0000FF"/>
      <w:u w:val="single"/>
    </w:rPr>
  </w:style>
  <w:style w:type="character" w:styleId="Textodelmarcadordeposicin">
    <w:name w:val="Placeholder Text"/>
    <w:basedOn w:val="Fuentedeprrafopredeter"/>
    <w:uiPriority w:val="99"/>
    <w:semiHidden/>
    <w:rsid w:val="00155E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lisa.dyndns-web.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1364C-6494-47CA-9368-75721DF08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982</Words>
  <Characters>11300</Characters>
  <Application>Microsoft Office Word</Application>
  <DocSecurity>0</DocSecurity>
  <Lines>94</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ELIN POSADA BRICEÑO;angelesmttz@live.com.mx</dc:creator>
  <cp:keywords/>
  <dc:description/>
  <cp:lastModifiedBy>Angeles Marttinez</cp:lastModifiedBy>
  <cp:revision>2</cp:revision>
  <dcterms:created xsi:type="dcterms:W3CDTF">2017-12-12T05:55:00Z</dcterms:created>
  <dcterms:modified xsi:type="dcterms:W3CDTF">2017-12-12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omposites-science-and-technology</vt:lpwstr>
  </property>
  <property fmtid="{D5CDD505-2E9C-101B-9397-08002B2CF9AE}" pid="11" name="Mendeley Recent Style Name 4_1">
    <vt:lpwstr>Composites Science and Tech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be9a020-a810-3fb7-ac3c-846439b87267</vt:lpwstr>
  </property>
</Properties>
</file>